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262D6E72" w14:textId="530EEF97" w:rsidR="00CB3328"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763160" w:history="1">
        <w:r w:rsidR="00CB3328" w:rsidRPr="00857B7B">
          <w:rPr>
            <w:rStyle w:val="Hyperlink"/>
            <w:noProof/>
          </w:rPr>
          <w:t>Figure 1 placeholder for linear perspective drawing</w:t>
        </w:r>
        <w:r w:rsidR="00CB3328">
          <w:rPr>
            <w:noProof/>
            <w:webHidden/>
          </w:rPr>
          <w:tab/>
        </w:r>
        <w:r w:rsidR="00CB3328">
          <w:rPr>
            <w:noProof/>
            <w:webHidden/>
          </w:rPr>
          <w:fldChar w:fldCharType="begin"/>
        </w:r>
        <w:r w:rsidR="00CB3328">
          <w:rPr>
            <w:noProof/>
            <w:webHidden/>
          </w:rPr>
          <w:instrText xml:space="preserve"> PAGEREF _Toc100763160 \h </w:instrText>
        </w:r>
        <w:r w:rsidR="00CB3328">
          <w:rPr>
            <w:noProof/>
            <w:webHidden/>
          </w:rPr>
        </w:r>
        <w:r w:rsidR="00CB3328">
          <w:rPr>
            <w:noProof/>
            <w:webHidden/>
          </w:rPr>
          <w:fldChar w:fldCharType="separate"/>
        </w:r>
        <w:r w:rsidR="00CB3328">
          <w:rPr>
            <w:noProof/>
            <w:webHidden/>
          </w:rPr>
          <w:t>5</w:t>
        </w:r>
        <w:r w:rsidR="00CB3328">
          <w:rPr>
            <w:noProof/>
            <w:webHidden/>
          </w:rPr>
          <w:fldChar w:fldCharType="end"/>
        </w:r>
      </w:hyperlink>
    </w:p>
    <w:p w14:paraId="37F2CCAD" w14:textId="4B0643FA"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1" w:history="1">
        <w:r w:rsidR="00CB3328" w:rsidRPr="00857B7B">
          <w:rPr>
            <w:rStyle w:val="Hyperlink"/>
            <w:noProof/>
          </w:rPr>
          <w:t>Figure 2 Yellowknife Bay Mars</w:t>
        </w:r>
        <w:r w:rsidR="00CB3328">
          <w:rPr>
            <w:noProof/>
            <w:webHidden/>
          </w:rPr>
          <w:tab/>
        </w:r>
        <w:r w:rsidR="00CB3328">
          <w:rPr>
            <w:noProof/>
            <w:webHidden/>
          </w:rPr>
          <w:fldChar w:fldCharType="begin"/>
        </w:r>
        <w:r w:rsidR="00CB3328">
          <w:rPr>
            <w:noProof/>
            <w:webHidden/>
          </w:rPr>
          <w:instrText xml:space="preserve"> PAGEREF _Toc100763161 \h </w:instrText>
        </w:r>
        <w:r w:rsidR="00CB3328">
          <w:rPr>
            <w:noProof/>
            <w:webHidden/>
          </w:rPr>
        </w:r>
        <w:r w:rsidR="00CB3328">
          <w:rPr>
            <w:noProof/>
            <w:webHidden/>
          </w:rPr>
          <w:fldChar w:fldCharType="separate"/>
        </w:r>
        <w:r w:rsidR="00CB3328">
          <w:rPr>
            <w:noProof/>
            <w:webHidden/>
          </w:rPr>
          <w:t>6</w:t>
        </w:r>
        <w:r w:rsidR="00CB3328">
          <w:rPr>
            <w:noProof/>
            <w:webHidden/>
          </w:rPr>
          <w:fldChar w:fldCharType="end"/>
        </w:r>
      </w:hyperlink>
    </w:p>
    <w:p w14:paraId="78A2EAB3" w14:textId="7976C6C4"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2" w:history="1">
        <w:r w:rsidR="00CB3328" w:rsidRPr="00857B7B">
          <w:rPr>
            <w:rStyle w:val="Hyperlink"/>
            <w:noProof/>
          </w:rPr>
          <w:t>Figure 3. da Vinci placeholder image 1(water turbulence drawing – take from Kemp book with citation)</w:t>
        </w:r>
        <w:r w:rsidR="00CB3328">
          <w:rPr>
            <w:noProof/>
            <w:webHidden/>
          </w:rPr>
          <w:tab/>
        </w:r>
        <w:r w:rsidR="00CB3328">
          <w:rPr>
            <w:noProof/>
            <w:webHidden/>
          </w:rPr>
          <w:fldChar w:fldCharType="begin"/>
        </w:r>
        <w:r w:rsidR="00CB3328">
          <w:rPr>
            <w:noProof/>
            <w:webHidden/>
          </w:rPr>
          <w:instrText xml:space="preserve"> PAGEREF _Toc100763162 \h </w:instrText>
        </w:r>
        <w:r w:rsidR="00CB3328">
          <w:rPr>
            <w:noProof/>
            <w:webHidden/>
          </w:rPr>
        </w:r>
        <w:r w:rsidR="00CB3328">
          <w:rPr>
            <w:noProof/>
            <w:webHidden/>
          </w:rPr>
          <w:fldChar w:fldCharType="separate"/>
        </w:r>
        <w:r w:rsidR="00CB3328">
          <w:rPr>
            <w:noProof/>
            <w:webHidden/>
          </w:rPr>
          <w:t>10</w:t>
        </w:r>
        <w:r w:rsidR="00CB3328">
          <w:rPr>
            <w:noProof/>
            <w:webHidden/>
          </w:rPr>
          <w:fldChar w:fldCharType="end"/>
        </w:r>
      </w:hyperlink>
    </w:p>
    <w:p w14:paraId="1D12DDC6" w14:textId="62B21DB9"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3" w:history="1">
        <w:r w:rsidR="00CB3328" w:rsidRPr="00857B7B">
          <w:rPr>
            <w:rStyle w:val="Hyperlink"/>
            <w:noProof/>
          </w:rPr>
          <w:t>Figure 4. placeholder for decartes optics notebook drawing/publication engraving</w:t>
        </w:r>
        <w:r w:rsidR="00CB3328">
          <w:rPr>
            <w:noProof/>
            <w:webHidden/>
          </w:rPr>
          <w:tab/>
        </w:r>
        <w:r w:rsidR="00CB3328">
          <w:rPr>
            <w:noProof/>
            <w:webHidden/>
          </w:rPr>
          <w:fldChar w:fldCharType="begin"/>
        </w:r>
        <w:r w:rsidR="00CB3328">
          <w:rPr>
            <w:noProof/>
            <w:webHidden/>
          </w:rPr>
          <w:instrText xml:space="preserve"> PAGEREF _Toc100763163 \h </w:instrText>
        </w:r>
        <w:r w:rsidR="00CB3328">
          <w:rPr>
            <w:noProof/>
            <w:webHidden/>
          </w:rPr>
        </w:r>
        <w:r w:rsidR="00CB3328">
          <w:rPr>
            <w:noProof/>
            <w:webHidden/>
          </w:rPr>
          <w:fldChar w:fldCharType="separate"/>
        </w:r>
        <w:r w:rsidR="00CB3328">
          <w:rPr>
            <w:noProof/>
            <w:webHidden/>
          </w:rPr>
          <w:t>11</w:t>
        </w:r>
        <w:r w:rsidR="00CB3328">
          <w:rPr>
            <w:noProof/>
            <w:webHidden/>
          </w:rPr>
          <w:fldChar w:fldCharType="end"/>
        </w:r>
      </w:hyperlink>
    </w:p>
    <w:p w14:paraId="77D2BB6F" w14:textId="13524610"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4" w:history="1">
        <w:r w:rsidR="00CB3328" w:rsidRPr="00857B7B">
          <w:rPr>
            <w:rStyle w:val="Hyperlink"/>
            <w:noProof/>
          </w:rPr>
          <w:t>Figure 5. placeholder image for Galileo astronomy ink drawings/paintings</w:t>
        </w:r>
        <w:r w:rsidR="00CB3328">
          <w:rPr>
            <w:noProof/>
            <w:webHidden/>
          </w:rPr>
          <w:tab/>
        </w:r>
        <w:r w:rsidR="00CB3328">
          <w:rPr>
            <w:noProof/>
            <w:webHidden/>
          </w:rPr>
          <w:fldChar w:fldCharType="begin"/>
        </w:r>
        <w:r w:rsidR="00CB3328">
          <w:rPr>
            <w:noProof/>
            <w:webHidden/>
          </w:rPr>
          <w:instrText xml:space="preserve"> PAGEREF _Toc100763164 \h </w:instrText>
        </w:r>
        <w:r w:rsidR="00CB3328">
          <w:rPr>
            <w:noProof/>
            <w:webHidden/>
          </w:rPr>
        </w:r>
        <w:r w:rsidR="00CB3328">
          <w:rPr>
            <w:noProof/>
            <w:webHidden/>
          </w:rPr>
          <w:fldChar w:fldCharType="separate"/>
        </w:r>
        <w:r w:rsidR="00CB3328">
          <w:rPr>
            <w:noProof/>
            <w:webHidden/>
          </w:rPr>
          <w:t>12</w:t>
        </w:r>
        <w:r w:rsidR="00CB3328">
          <w:rPr>
            <w:noProof/>
            <w:webHidden/>
          </w:rPr>
          <w:fldChar w:fldCharType="end"/>
        </w:r>
      </w:hyperlink>
    </w:p>
    <w:p w14:paraId="6A6D8E9A" w14:textId="6D46C0B2"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5" w:history="1">
        <w:r w:rsidR="00CB3328" w:rsidRPr="00857B7B">
          <w:rPr>
            <w:rStyle w:val="Hyperlink"/>
            <w:noProof/>
          </w:rPr>
          <w:t>Figure 6 "View of Yellowknife Bay, Mars" charcoal, pastel, conte crayon, and acrylic on canvas, 108" x 84", 2016-2017</w:t>
        </w:r>
        <w:r w:rsidR="00CB3328">
          <w:rPr>
            <w:noProof/>
            <w:webHidden/>
          </w:rPr>
          <w:tab/>
        </w:r>
        <w:r w:rsidR="00CB3328">
          <w:rPr>
            <w:noProof/>
            <w:webHidden/>
          </w:rPr>
          <w:fldChar w:fldCharType="begin"/>
        </w:r>
        <w:r w:rsidR="00CB3328">
          <w:rPr>
            <w:noProof/>
            <w:webHidden/>
          </w:rPr>
          <w:instrText xml:space="preserve"> PAGEREF _Toc100763165 \h </w:instrText>
        </w:r>
        <w:r w:rsidR="00CB3328">
          <w:rPr>
            <w:noProof/>
            <w:webHidden/>
          </w:rPr>
        </w:r>
        <w:r w:rsidR="00CB3328">
          <w:rPr>
            <w:noProof/>
            <w:webHidden/>
          </w:rPr>
          <w:fldChar w:fldCharType="separate"/>
        </w:r>
        <w:r w:rsidR="00CB3328">
          <w:rPr>
            <w:noProof/>
            <w:webHidden/>
          </w:rPr>
          <w:t>13</w:t>
        </w:r>
        <w:r w:rsidR="00CB3328">
          <w:rPr>
            <w:noProof/>
            <w:webHidden/>
          </w:rPr>
          <w:fldChar w:fldCharType="end"/>
        </w:r>
      </w:hyperlink>
    </w:p>
    <w:p w14:paraId="08049EC3" w14:textId="32902368"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6" w:history="1">
        <w:r w:rsidR="00CB3328" w:rsidRPr="00857B7B">
          <w:rPr>
            <w:rStyle w:val="Hyperlink"/>
            <w:noProof/>
          </w:rPr>
          <w:t>Figure 7. placeholder for past works</w:t>
        </w:r>
        <w:r w:rsidR="00CB3328">
          <w:rPr>
            <w:noProof/>
            <w:webHidden/>
          </w:rPr>
          <w:tab/>
        </w:r>
        <w:r w:rsidR="00CB3328">
          <w:rPr>
            <w:noProof/>
            <w:webHidden/>
          </w:rPr>
          <w:fldChar w:fldCharType="begin"/>
        </w:r>
        <w:r w:rsidR="00CB3328">
          <w:rPr>
            <w:noProof/>
            <w:webHidden/>
          </w:rPr>
          <w:instrText xml:space="preserve"> PAGEREF _Toc100763166 \h </w:instrText>
        </w:r>
        <w:r w:rsidR="00CB3328">
          <w:rPr>
            <w:noProof/>
            <w:webHidden/>
          </w:rPr>
        </w:r>
        <w:r w:rsidR="00CB3328">
          <w:rPr>
            <w:noProof/>
            <w:webHidden/>
          </w:rPr>
          <w:fldChar w:fldCharType="separate"/>
        </w:r>
        <w:r w:rsidR="00CB3328">
          <w:rPr>
            <w:noProof/>
            <w:webHidden/>
          </w:rPr>
          <w:t>15</w:t>
        </w:r>
        <w:r w:rsidR="00CB3328">
          <w:rPr>
            <w:noProof/>
            <w:webHidden/>
          </w:rPr>
          <w:fldChar w:fldCharType="end"/>
        </w:r>
      </w:hyperlink>
    </w:p>
    <w:p w14:paraId="344B5923" w14:textId="4C1599EC"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7" w:history="1">
        <w:r w:rsidR="00CB3328" w:rsidRPr="00857B7B">
          <w:rPr>
            <w:rStyle w:val="Hyperlink"/>
            <w:noProof/>
          </w:rPr>
          <w:t>Figure 8. Camera lucida and optical device figure placeholder</w:t>
        </w:r>
        <w:r w:rsidR="00CB3328">
          <w:rPr>
            <w:noProof/>
            <w:webHidden/>
          </w:rPr>
          <w:tab/>
        </w:r>
        <w:r w:rsidR="00CB3328">
          <w:rPr>
            <w:noProof/>
            <w:webHidden/>
          </w:rPr>
          <w:fldChar w:fldCharType="begin"/>
        </w:r>
        <w:r w:rsidR="00CB3328">
          <w:rPr>
            <w:noProof/>
            <w:webHidden/>
          </w:rPr>
          <w:instrText xml:space="preserve"> PAGEREF _Toc100763167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49A75354" w14:textId="4F6BEDD8"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8" w:history="1">
        <w:r w:rsidR="00CB3328" w:rsidRPr="00857B7B">
          <w:rPr>
            <w:rStyle w:val="Hyperlink"/>
            <w:noProof/>
          </w:rPr>
          <w:t>Figure 9. camera lucida illustration placeholder</w:t>
        </w:r>
        <w:r w:rsidR="00CB3328">
          <w:rPr>
            <w:noProof/>
            <w:webHidden/>
          </w:rPr>
          <w:tab/>
        </w:r>
        <w:r w:rsidR="00CB3328">
          <w:rPr>
            <w:noProof/>
            <w:webHidden/>
          </w:rPr>
          <w:fldChar w:fldCharType="begin"/>
        </w:r>
        <w:r w:rsidR="00CB3328">
          <w:rPr>
            <w:noProof/>
            <w:webHidden/>
          </w:rPr>
          <w:instrText xml:space="preserve"> PAGEREF _Toc100763168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33349F86" w14:textId="1531A213" w:rsidR="00CB3328" w:rsidRDefault="00113A9A">
      <w:pPr>
        <w:pStyle w:val="TableofFigures"/>
        <w:tabs>
          <w:tab w:val="right" w:leader="dot" w:pos="9350"/>
        </w:tabs>
        <w:rPr>
          <w:rFonts w:asciiTheme="minorHAnsi" w:eastAsiaTheme="minorEastAsia" w:hAnsiTheme="minorHAnsi" w:cstheme="minorBidi"/>
          <w:noProof/>
          <w:sz w:val="22"/>
        </w:rPr>
      </w:pPr>
      <w:hyperlink w:anchor="_Toc100763169" w:history="1">
        <w:r w:rsidR="00CB3328" w:rsidRPr="00857B7B">
          <w:rPr>
            <w:rStyle w:val="Hyperlink"/>
            <w:noProof/>
          </w:rPr>
          <w:t>Figure 10. Muybridge early stop-motion 1878 placeholder iamge</w:t>
        </w:r>
        <w:r w:rsidR="00CB3328">
          <w:rPr>
            <w:noProof/>
            <w:webHidden/>
          </w:rPr>
          <w:tab/>
        </w:r>
        <w:r w:rsidR="00CB3328">
          <w:rPr>
            <w:noProof/>
            <w:webHidden/>
          </w:rPr>
          <w:fldChar w:fldCharType="begin"/>
        </w:r>
        <w:r w:rsidR="00CB3328">
          <w:rPr>
            <w:noProof/>
            <w:webHidden/>
          </w:rPr>
          <w:instrText xml:space="preserve"> PAGEREF _Toc100763169 \h </w:instrText>
        </w:r>
        <w:r w:rsidR="00CB3328">
          <w:rPr>
            <w:noProof/>
            <w:webHidden/>
          </w:rPr>
        </w:r>
        <w:r w:rsidR="00CB3328">
          <w:rPr>
            <w:noProof/>
            <w:webHidden/>
          </w:rPr>
          <w:fldChar w:fldCharType="separate"/>
        </w:r>
        <w:r w:rsidR="00CB3328">
          <w:rPr>
            <w:noProof/>
            <w:webHidden/>
          </w:rPr>
          <w:t>19</w:t>
        </w:r>
        <w:r w:rsidR="00CB3328">
          <w:rPr>
            <w:noProof/>
            <w:webHidden/>
          </w:rPr>
          <w:fldChar w:fldCharType="end"/>
        </w:r>
      </w:hyperlink>
    </w:p>
    <w:p w14:paraId="04D8A1A3" w14:textId="7D5E4D17" w:rsidR="00CB3328" w:rsidRDefault="00113A9A">
      <w:pPr>
        <w:pStyle w:val="TableofFigures"/>
        <w:tabs>
          <w:tab w:val="right" w:leader="dot" w:pos="9350"/>
        </w:tabs>
        <w:rPr>
          <w:rFonts w:asciiTheme="minorHAnsi" w:eastAsiaTheme="minorEastAsia" w:hAnsiTheme="minorHAnsi" w:cstheme="minorBidi"/>
          <w:noProof/>
          <w:sz w:val="22"/>
        </w:rPr>
      </w:pPr>
      <w:hyperlink w:anchor="_Toc100763170" w:history="1">
        <w:r w:rsidR="00CB3328" w:rsidRPr="00857B7B">
          <w:rPr>
            <w:rStyle w:val="Hyperlink"/>
            <w:noProof/>
          </w:rPr>
          <w:t>Figure 11. placeholder for early grad work</w:t>
        </w:r>
        <w:r w:rsidR="00CB3328">
          <w:rPr>
            <w:noProof/>
            <w:webHidden/>
          </w:rPr>
          <w:tab/>
        </w:r>
        <w:r w:rsidR="00CB3328">
          <w:rPr>
            <w:noProof/>
            <w:webHidden/>
          </w:rPr>
          <w:fldChar w:fldCharType="begin"/>
        </w:r>
        <w:r w:rsidR="00CB3328">
          <w:rPr>
            <w:noProof/>
            <w:webHidden/>
          </w:rPr>
          <w:instrText xml:space="preserve"> PAGEREF _Toc100763170 \h </w:instrText>
        </w:r>
        <w:r w:rsidR="00CB3328">
          <w:rPr>
            <w:noProof/>
            <w:webHidden/>
          </w:rPr>
        </w:r>
        <w:r w:rsidR="00CB3328">
          <w:rPr>
            <w:noProof/>
            <w:webHidden/>
          </w:rPr>
          <w:fldChar w:fldCharType="separate"/>
        </w:r>
        <w:r w:rsidR="00CB3328">
          <w:rPr>
            <w:noProof/>
            <w:webHidden/>
          </w:rPr>
          <w:t>21</w:t>
        </w:r>
        <w:r w:rsidR="00CB3328">
          <w:rPr>
            <w:noProof/>
            <w:webHidden/>
          </w:rPr>
          <w:fldChar w:fldCharType="end"/>
        </w:r>
      </w:hyperlink>
    </w:p>
    <w:p w14:paraId="05BDA869" w14:textId="6780E4C2" w:rsidR="00CB3328" w:rsidRDefault="00113A9A">
      <w:pPr>
        <w:pStyle w:val="TableofFigures"/>
        <w:tabs>
          <w:tab w:val="right" w:leader="dot" w:pos="9350"/>
        </w:tabs>
        <w:rPr>
          <w:rFonts w:asciiTheme="minorHAnsi" w:eastAsiaTheme="minorEastAsia" w:hAnsiTheme="minorHAnsi" w:cstheme="minorBidi"/>
          <w:noProof/>
          <w:sz w:val="22"/>
        </w:rPr>
      </w:pPr>
      <w:hyperlink w:anchor="_Toc100763171" w:history="1">
        <w:r w:rsidR="00CB3328" w:rsidRPr="00857B7B">
          <w:rPr>
            <w:rStyle w:val="Hyperlink"/>
            <w:noProof/>
          </w:rPr>
          <w:t>Figure 12. McLuhan book placeholder image</w:t>
        </w:r>
        <w:r w:rsidR="00CB3328">
          <w:rPr>
            <w:noProof/>
            <w:webHidden/>
          </w:rPr>
          <w:tab/>
        </w:r>
        <w:r w:rsidR="00CB3328">
          <w:rPr>
            <w:noProof/>
            <w:webHidden/>
          </w:rPr>
          <w:fldChar w:fldCharType="begin"/>
        </w:r>
        <w:r w:rsidR="00CB3328">
          <w:rPr>
            <w:noProof/>
            <w:webHidden/>
          </w:rPr>
          <w:instrText xml:space="preserve"> PAGEREF _Toc100763171 \h </w:instrText>
        </w:r>
        <w:r w:rsidR="00CB3328">
          <w:rPr>
            <w:noProof/>
            <w:webHidden/>
          </w:rPr>
        </w:r>
        <w:r w:rsidR="00CB3328">
          <w:rPr>
            <w:noProof/>
            <w:webHidden/>
          </w:rPr>
          <w:fldChar w:fldCharType="separate"/>
        </w:r>
        <w:r w:rsidR="00CB3328">
          <w:rPr>
            <w:noProof/>
            <w:webHidden/>
          </w:rPr>
          <w:t>23</w:t>
        </w:r>
        <w:r w:rsidR="00CB3328">
          <w:rPr>
            <w:noProof/>
            <w:webHidden/>
          </w:rPr>
          <w:fldChar w:fldCharType="end"/>
        </w:r>
      </w:hyperlink>
    </w:p>
    <w:p w14:paraId="57F26E7A" w14:textId="052E09B8" w:rsidR="00CB3328" w:rsidRDefault="00113A9A">
      <w:pPr>
        <w:pStyle w:val="TableofFigures"/>
        <w:tabs>
          <w:tab w:val="right" w:leader="dot" w:pos="9350"/>
        </w:tabs>
        <w:rPr>
          <w:rFonts w:asciiTheme="minorHAnsi" w:eastAsiaTheme="minorEastAsia" w:hAnsiTheme="minorHAnsi" w:cstheme="minorBidi"/>
          <w:noProof/>
          <w:sz w:val="22"/>
        </w:rPr>
      </w:pPr>
      <w:hyperlink w:anchor="_Toc100763172" w:history="1">
        <w:r w:rsidR="00CB3328" w:rsidRPr="00857B7B">
          <w:rPr>
            <w:rStyle w:val="Hyperlink"/>
            <w:noProof/>
          </w:rPr>
          <w:t>Figure 13. McLuhan book spread placeholder image 2</w:t>
        </w:r>
        <w:r w:rsidR="00CB3328">
          <w:rPr>
            <w:noProof/>
            <w:webHidden/>
          </w:rPr>
          <w:tab/>
        </w:r>
        <w:r w:rsidR="00CB3328">
          <w:rPr>
            <w:noProof/>
            <w:webHidden/>
          </w:rPr>
          <w:fldChar w:fldCharType="begin"/>
        </w:r>
        <w:r w:rsidR="00CB3328">
          <w:rPr>
            <w:noProof/>
            <w:webHidden/>
          </w:rPr>
          <w:instrText xml:space="preserve"> PAGEREF _Toc100763172 \h </w:instrText>
        </w:r>
        <w:r w:rsidR="00CB3328">
          <w:rPr>
            <w:noProof/>
            <w:webHidden/>
          </w:rPr>
        </w:r>
        <w:r w:rsidR="00CB3328">
          <w:rPr>
            <w:noProof/>
            <w:webHidden/>
          </w:rPr>
          <w:fldChar w:fldCharType="separate"/>
        </w:r>
        <w:r w:rsidR="00CB3328">
          <w:rPr>
            <w:noProof/>
            <w:webHidden/>
          </w:rPr>
          <w:t>24</w:t>
        </w:r>
        <w:r w:rsidR="00CB3328">
          <w:rPr>
            <w:noProof/>
            <w:webHidden/>
          </w:rPr>
          <w:fldChar w:fldCharType="end"/>
        </w:r>
      </w:hyperlink>
    </w:p>
    <w:p w14:paraId="0A853037" w14:textId="3DA47BA5" w:rsidR="00CB3328" w:rsidRDefault="00113A9A">
      <w:pPr>
        <w:pStyle w:val="TableofFigures"/>
        <w:tabs>
          <w:tab w:val="right" w:leader="dot" w:pos="9350"/>
        </w:tabs>
        <w:rPr>
          <w:rFonts w:asciiTheme="minorHAnsi" w:eastAsiaTheme="minorEastAsia" w:hAnsiTheme="minorHAnsi" w:cstheme="minorBidi"/>
          <w:noProof/>
          <w:sz w:val="22"/>
        </w:rPr>
      </w:pPr>
      <w:hyperlink w:anchor="_Toc100763173" w:history="1">
        <w:r w:rsidR="00CB3328" w:rsidRPr="00857B7B">
          <w:rPr>
            <w:rStyle w:val="Hyperlink"/>
            <w:noProof/>
          </w:rPr>
          <w:t>Figure 14. Doors of perception Blake image placeholder</w:t>
        </w:r>
        <w:r w:rsidR="00CB3328">
          <w:rPr>
            <w:noProof/>
            <w:webHidden/>
          </w:rPr>
          <w:tab/>
        </w:r>
        <w:r w:rsidR="00CB3328">
          <w:rPr>
            <w:noProof/>
            <w:webHidden/>
          </w:rPr>
          <w:fldChar w:fldCharType="begin"/>
        </w:r>
        <w:r w:rsidR="00CB3328">
          <w:rPr>
            <w:noProof/>
            <w:webHidden/>
          </w:rPr>
          <w:instrText xml:space="preserve"> PAGEREF _Toc100763173 \h </w:instrText>
        </w:r>
        <w:r w:rsidR="00CB3328">
          <w:rPr>
            <w:noProof/>
            <w:webHidden/>
          </w:rPr>
        </w:r>
        <w:r w:rsidR="00CB3328">
          <w:rPr>
            <w:noProof/>
            <w:webHidden/>
          </w:rPr>
          <w:fldChar w:fldCharType="separate"/>
        </w:r>
        <w:r w:rsidR="00CB3328">
          <w:rPr>
            <w:noProof/>
            <w:webHidden/>
          </w:rPr>
          <w:t>27</w:t>
        </w:r>
        <w:r w:rsidR="00CB3328">
          <w:rPr>
            <w:noProof/>
            <w:webHidden/>
          </w:rPr>
          <w:fldChar w:fldCharType="end"/>
        </w:r>
      </w:hyperlink>
    </w:p>
    <w:p w14:paraId="06AB7004" w14:textId="3297650E"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0763160"/>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045EC5C2"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4" w:author="Elizabeth Ann Storm" w:date="2021-12-14T11:23:00Z"/>
        </w:rPr>
        <w:pPrChange w:id="495" w:author="Elizabeth Ann Storm" w:date="2021-12-14T11:23:00Z">
          <w:pPr>
            <w:pStyle w:val="EndNoteBibliography"/>
            <w:spacing w:line="480" w:lineRule="auto"/>
            <w:ind w:firstLine="0"/>
          </w:pPr>
        </w:pPrChange>
      </w:pPr>
      <w:ins w:id="496"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7" w:author="Elizabeth Ann Storm" w:date="2021-12-13T16:07:00Z"/>
        </w:rPr>
        <w:pPrChange w:id="498" w:author="Elizabeth Ann Storm" w:date="2021-12-14T11:23:00Z">
          <w:pPr>
            <w:pStyle w:val="EndNoteBibliography"/>
            <w:spacing w:line="480" w:lineRule="auto"/>
          </w:pPr>
        </w:pPrChange>
      </w:pPr>
      <w:bookmarkStart w:id="499" w:name="_Ref90373446"/>
      <w:bookmarkStart w:id="500" w:name="_Ref90373441"/>
      <w:bookmarkStart w:id="501" w:name="_Toc100763161"/>
      <w:ins w:id="502" w:author="Elizabeth Ann Storm" w:date="2021-12-14T11:23:00Z">
        <w:r>
          <w:t xml:space="preserve">Figure </w:t>
        </w:r>
        <w:r>
          <w:fldChar w:fldCharType="begin"/>
        </w:r>
        <w:r>
          <w:instrText xml:space="preserve"> SEQ Figure \* ARABIC </w:instrText>
        </w:r>
      </w:ins>
      <w:r>
        <w:fldChar w:fldCharType="separate"/>
      </w:r>
      <w:ins w:id="503" w:author="Elizabeth Ann Storm" w:date="2021-12-14T12:04:00Z">
        <w:r w:rsidR="00A91C2E">
          <w:rPr>
            <w:noProof/>
          </w:rPr>
          <w:t>2</w:t>
        </w:r>
      </w:ins>
      <w:ins w:id="504" w:author="Elizabeth Ann Storm" w:date="2021-12-14T11:23:00Z">
        <w:r>
          <w:fldChar w:fldCharType="end"/>
        </w:r>
        <w:bookmarkEnd w:id="499"/>
        <w:r>
          <w:t xml:space="preserve"> Yellowknife Bay Mars</w:t>
        </w:r>
      </w:ins>
      <w:bookmarkEnd w:id="500"/>
      <w:bookmarkEnd w:id="501"/>
    </w:p>
    <w:p w14:paraId="18BD7CDB" w14:textId="77777777" w:rsidR="003B1CA2" w:rsidRDefault="003B1CA2" w:rsidP="0055064A">
      <w:pPr>
        <w:rPr>
          <w:ins w:id="505" w:author="Elizabeth Ann Storm" w:date="2021-12-14T11:23:00Z"/>
        </w:rPr>
      </w:pPr>
    </w:p>
    <w:p w14:paraId="38FA6321" w14:textId="59DB3882" w:rsidR="00CD0879" w:rsidRDefault="00DB26C3" w:rsidP="0055064A">
      <w:pPr>
        <w:rPr>
          <w:ins w:id="506" w:author="Elizabeth Ann Storm" w:date="2021-12-13T14:10:00Z"/>
        </w:rPr>
      </w:pPr>
      <w:ins w:id="507" w:author="Elizabeth Ann Storm" w:date="2021-12-13T17:48:00Z">
        <w:r>
          <w:t xml:space="preserve">I </w:t>
        </w:r>
      </w:ins>
      <w:ins w:id="508" w:author="Elizabeth Ann Storm" w:date="2021-12-13T13:40:00Z">
        <w:r w:rsidR="004920F9">
          <w:t>engag</w:t>
        </w:r>
      </w:ins>
      <w:ins w:id="509" w:author="Elizabeth Ann Storm" w:date="2021-12-13T14:13:00Z">
        <w:r w:rsidR="00DC4EAA">
          <w:t>e</w:t>
        </w:r>
      </w:ins>
      <w:ins w:id="510" w:author="Elizabeth Ann Storm" w:date="2021-12-13T17:48:00Z">
        <w:r>
          <w:t>d</w:t>
        </w:r>
      </w:ins>
      <w:ins w:id="511" w:author="Elizabeth Ann Storm" w:date="2021-12-13T13:40:00Z">
        <w:r w:rsidR="004920F9">
          <w:t xml:space="preserve"> with late 20</w:t>
        </w:r>
        <w:r w:rsidR="009A7681">
          <w:rPr>
            <w:vertAlign w:val="superscript"/>
          </w:rPr>
          <w:t xml:space="preserve">th </w:t>
        </w:r>
        <w:r w:rsidR="009A7681">
          <w:t>century</w:t>
        </w:r>
      </w:ins>
      <w:ins w:id="512" w:author="Elizabeth Ann Storm" w:date="2021-12-13T14:06:00Z">
        <w:r w:rsidR="008E0CC0">
          <w:t xml:space="preserve"> </w:t>
        </w:r>
        <w:r w:rsidR="006437B5">
          <w:t>post</w:t>
        </w:r>
      </w:ins>
      <w:ins w:id="513" w:author="Elizabeth" w:date="2022-04-12T12:05:00Z">
        <w:r w:rsidR="00EB3274">
          <w:t xml:space="preserve"> </w:t>
        </w:r>
      </w:ins>
      <w:ins w:id="514" w:author="Elizabeth Ann Storm" w:date="2021-12-13T14:06:00Z">
        <w:r w:rsidR="006437B5">
          <w:t>modernism</w:t>
        </w:r>
      </w:ins>
      <w:ins w:id="515" w:author="Elizabeth Ann Storm" w:date="2021-12-13T13:40:00Z">
        <w:r w:rsidR="009A7681">
          <w:t xml:space="preserve"> in </w:t>
        </w:r>
      </w:ins>
      <w:ins w:id="516" w:author="Elizabeth Ann Storm" w:date="2021-12-13T13:41:00Z">
        <w:r w:rsidR="008446F5">
          <w:t>the humanities</w:t>
        </w:r>
      </w:ins>
      <w:ins w:id="517" w:author="Elizabeth Ann Storm" w:date="2021-12-13T13:40:00Z">
        <w:r w:rsidR="009A7681">
          <w:t xml:space="preserve"> and art</w:t>
        </w:r>
      </w:ins>
      <w:ins w:id="518" w:author="Elizabeth Ann Storm" w:date="2021-12-13T15:35:00Z">
        <w:r w:rsidR="006C1554">
          <w:t xml:space="preserve"> more fully</w:t>
        </w:r>
      </w:ins>
      <w:ins w:id="519" w:author="Elizabeth Ann Storm" w:date="2021-12-13T17:49:00Z">
        <w:r>
          <w:t xml:space="preserve"> for my graduate research</w:t>
        </w:r>
      </w:ins>
      <w:ins w:id="520" w:author="Elizabeth Ann Storm" w:date="2021-12-13T15:35:00Z">
        <w:r w:rsidR="006C1554">
          <w:t>.</w:t>
        </w:r>
      </w:ins>
      <w:ins w:id="521" w:author="Elizabeth Ann Storm" w:date="2021-12-13T13:58:00Z">
        <w:r w:rsidR="00EC2558">
          <w:t xml:space="preserve"> (multi-</w:t>
        </w:r>
      </w:ins>
      <w:ins w:id="522" w:author="Elizabeth Ann Storm" w:date="2021-12-13T13:59:00Z">
        <w:r w:rsidR="004027C5">
          <w:t>image photo illustration figure</w:t>
        </w:r>
      </w:ins>
      <w:ins w:id="523" w:author="Elizabeth" w:date="2022-04-12T12:14:00Z">
        <w:r w:rsidR="0063272C">
          <w:t xml:space="preserve"> (</w:t>
        </w:r>
      </w:ins>
      <w:ins w:id="524" w:author="Elizabeth" w:date="2022-04-12T15:26:00Z">
        <w:r w:rsidR="009947BA">
          <w:t>sculpture in the expanded field diagra</w:t>
        </w:r>
      </w:ins>
      <w:ins w:id="525"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6" w:author="Elizabeth" w:date="2022-04-12T15:28:00Z">
        <w:r w:rsidR="009947BA">
          <w:t xml:space="preserve">seems </w:t>
        </w:r>
      </w:ins>
      <w:ins w:id="527" w:author="Elizabeth Ann Storm" w:date="2021-12-13T13:59:00Z">
        <w:del w:id="528" w:author="Elizabeth" w:date="2022-04-12T15:26:00Z">
          <w:r w:rsidR="004027C5" w:rsidDel="009947BA">
            <w:delText>)</w:delText>
          </w:r>
        </w:del>
      </w:ins>
      <w:ins w:id="529" w:author="Elizabeth Ann Storm" w:date="2021-12-12T18:35:00Z">
        <w:del w:id="530" w:author="Elizabeth" w:date="2022-04-12T15:26:00Z">
          <w:r w:rsidR="00AA260B" w:rsidDel="009947BA">
            <w:delText xml:space="preserve"> </w:delText>
          </w:r>
        </w:del>
      </w:ins>
      <w:ins w:id="531" w:author="Elizabeth" w:date="2022-04-12T15:28:00Z">
        <w:r w:rsidR="009947BA">
          <w:t>t</w:t>
        </w:r>
      </w:ins>
      <w:ins w:id="532" w:author="Elizabeth Ann Storm" w:date="2021-12-13T20:22:00Z">
        <w:del w:id="533" w:author="Elizabeth" w:date="2022-04-12T15:28:00Z">
          <w:r w:rsidR="0026639C" w:rsidDel="009947BA">
            <w:delText>T</w:delText>
          </w:r>
        </w:del>
        <w:r w:rsidR="0026639C">
          <w:t>he</w:t>
        </w:r>
        <w:del w:id="534" w:author="Elizabeth" w:date="2022-04-12T15:28:00Z">
          <w:r w:rsidR="0026639C" w:rsidDel="009947BA">
            <w:delText xml:space="preserve"> tangible</w:delText>
          </w:r>
        </w:del>
        <w:r w:rsidR="0026639C">
          <w:t xml:space="preserve"> </w:t>
        </w:r>
        <w:del w:id="535" w:author="Elizabeth" w:date="2022-04-12T15:28:00Z">
          <w:r w:rsidR="0026639C" w:rsidDel="009947BA">
            <w:delText>result</w:delText>
          </w:r>
        </w:del>
      </w:ins>
      <w:ins w:id="536" w:author="Elizabeth" w:date="2022-04-12T15:28:00Z">
        <w:r w:rsidR="009947BA">
          <w:t>outcome</w:t>
        </w:r>
      </w:ins>
      <w:ins w:id="537" w:author="Elizabeth Ann Storm" w:date="2021-12-13T20:22:00Z">
        <w:r w:rsidR="0026639C">
          <w:t xml:space="preserve"> of the 20</w:t>
        </w:r>
        <w:r w:rsidR="0026639C" w:rsidRPr="00F76039">
          <w:rPr>
            <w:vertAlign w:val="superscript"/>
          </w:rPr>
          <w:t>th</w:t>
        </w:r>
        <w:r w:rsidR="0026639C">
          <w:t xml:space="preserve"> century’s scientific</w:t>
        </w:r>
      </w:ins>
      <w:ins w:id="538" w:author="Elizabeth" w:date="2022-04-12T15:28:00Z">
        <w:r w:rsidR="009947BA">
          <w:t xml:space="preserve"> progress and the resulting</w:t>
        </w:r>
      </w:ins>
      <w:ins w:id="539" w:author="Elizabeth Ann Storm" w:date="2021-12-13T20:22:00Z">
        <w:del w:id="540" w:author="Elizabeth" w:date="2022-04-12T15:28:00Z">
          <w:r w:rsidR="0026639C" w:rsidDel="009947BA">
            <w:delText>,</w:delText>
          </w:r>
        </w:del>
        <w:r w:rsidR="0026639C">
          <w:t xml:space="preserve"> technological influence</w:t>
        </w:r>
        <w:del w:id="541" w:author="Elizabeth" w:date="2022-04-12T15:28:00Z">
          <w:r w:rsidR="0026639C" w:rsidDel="009947BA">
            <w:delText xml:space="preserve"> c</w:delText>
          </w:r>
        </w:del>
      </w:ins>
      <w:ins w:id="542" w:author="Elizabeth Ann Storm" w:date="2021-12-12T18:36:00Z">
        <w:del w:id="543" w:author="Elizabeth" w:date="2022-04-12T15:28:00Z">
          <w:r w:rsidR="005744EC" w:rsidDel="009947BA">
            <w:delText xml:space="preserve">oupled with the </w:delText>
          </w:r>
        </w:del>
      </w:ins>
      <w:ins w:id="544" w:author="Elizabeth Ann Storm" w:date="2021-12-12T18:35:00Z">
        <w:del w:id="545" w:author="Elizabeth" w:date="2022-04-12T15:28:00Z">
          <w:r w:rsidR="00D50481" w:rsidDel="009947BA">
            <w:delText xml:space="preserve">rapid advancement of digital technology in the </w:delText>
          </w:r>
        </w:del>
      </w:ins>
      <w:ins w:id="546" w:author="Elizabeth Ann Storm" w:date="2021-12-12T18:36:00Z">
        <w:del w:id="547" w:author="Elizabeth" w:date="2022-04-12T15:28:00Z">
          <w:r w:rsidR="00D50481" w:rsidDel="009947BA">
            <w:delText>late 20</w:delText>
          </w:r>
          <w:r w:rsidR="00D50481" w:rsidRPr="00D50481" w:rsidDel="009947BA">
            <w:rPr>
              <w:vertAlign w:val="superscript"/>
              <w:rPrChange w:id="548" w:author="Elizabeth Ann Storm" w:date="2021-12-12T18:36:00Z">
                <w:rPr/>
              </w:rPrChange>
            </w:rPr>
            <w:delText>th</w:delText>
          </w:r>
          <w:r w:rsidR="00D50481" w:rsidDel="009947BA">
            <w:delText xml:space="preserve"> and early 21</w:delText>
          </w:r>
          <w:r w:rsidR="00D50481" w:rsidRPr="00D50481" w:rsidDel="009947BA">
            <w:rPr>
              <w:vertAlign w:val="superscript"/>
              <w:rPrChange w:id="549" w:author="Elizabeth Ann Storm" w:date="2021-12-12T18:36:00Z">
                <w:rPr/>
              </w:rPrChange>
            </w:rPr>
            <w:delText>st</w:delText>
          </w:r>
          <w:r w:rsidR="00D50481" w:rsidDel="009947BA">
            <w:delText xml:space="preserve"> centuries</w:delText>
          </w:r>
        </w:del>
        <w:r w:rsidR="00D50481">
          <w:t xml:space="preserve"> </w:t>
        </w:r>
      </w:ins>
      <w:ins w:id="550" w:author="Elizabeth Ann Storm" w:date="2021-12-14T11:30:00Z">
        <w:r w:rsidR="00962CE0">
          <w:t>have</w:t>
        </w:r>
      </w:ins>
      <w:ins w:id="551" w:author="Elizabeth Ann Storm" w:date="2021-12-12T18:36:00Z">
        <w:r w:rsidR="005744EC">
          <w:t xml:space="preserve"> rendered old mod</w:t>
        </w:r>
      </w:ins>
      <w:ins w:id="552" w:author="Elizabeth Ann Storm" w:date="2021-12-12T18:37:00Z">
        <w:r w:rsidR="005744EC">
          <w:t>els of conceiving reality obsolete</w:t>
        </w:r>
      </w:ins>
      <w:ins w:id="553" w:author="Elizabeth Ann Storm" w:date="2021-12-13T14:28:00Z">
        <w:r w:rsidR="00CA298D">
          <w:t xml:space="preserve">. </w:t>
        </w:r>
      </w:ins>
      <w:ins w:id="554" w:author="Elizabeth Ann Storm" w:date="2021-12-13T18:11:00Z">
        <w:r w:rsidR="00AC7848">
          <w:t xml:space="preserve">Points, lines, and planes have become nodes, flows, and networks. </w:t>
        </w:r>
      </w:ins>
      <w:ins w:id="555"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6" w:author="Elizabeth Ann Storm" w:date="2021-12-13T17:47:00Z">
        <w:r>
          <w:t>Contemporary</w:t>
        </w:r>
      </w:ins>
      <w:ins w:id="557" w:author="Elizabeth Ann Storm" w:date="2021-12-13T17:46:00Z">
        <w:r w:rsidR="00F57E24">
          <w:t xml:space="preserve"> conceptions of reality require an elevated flexibility to uncertainty that is not easily depicted in</w:t>
        </w:r>
      </w:ins>
      <w:ins w:id="558" w:author="Elizabeth Ann Storm" w:date="2021-12-13T17:47:00Z">
        <w:r w:rsidR="00F57E24">
          <w:t xml:space="preserve"> the typical</w:t>
        </w:r>
        <w:r>
          <w:t>ly</w:t>
        </w:r>
        <w:r w:rsidR="00F57E24">
          <w:t xml:space="preserve"> static media of drawing and painting.</w:t>
        </w:r>
      </w:ins>
      <w:ins w:id="559" w:author="Elizabeth Ann Storm" w:date="2021-12-13T17:49:00Z">
        <w:r>
          <w:t xml:space="preserve"> This has led me to an overall reevaluation of the</w:t>
        </w:r>
      </w:ins>
      <w:ins w:id="560" w:author="Elizabeth" w:date="2022-04-12T12:05:00Z">
        <w:r w:rsidR="00EB3274">
          <w:t xml:space="preserve"> medium and</w:t>
        </w:r>
      </w:ins>
      <w:ins w:id="561" w:author="Elizabeth Ann Storm" w:date="2021-12-13T17:49:00Z">
        <w:r>
          <w:t xml:space="preserve"> materials of my practice, seeking a </w:t>
        </w:r>
        <w:r>
          <w:lastRenderedPageBreak/>
          <w:t>closer connection</w:t>
        </w:r>
      </w:ins>
      <w:ins w:id="562" w:author="Elizabeth Ann Storm" w:date="2021-12-13T17:50:00Z">
        <w:r>
          <w:t xml:space="preserve"> to nature through physical media, yet yearning for the technological vision of high-speed video</w:t>
        </w:r>
      </w:ins>
      <w:ins w:id="563" w:author="Elizabeth Ann Storm" w:date="2021-12-14T10:53:00Z">
        <w:r w:rsidR="0098713F">
          <w:t xml:space="preserve"> and aerial photography</w:t>
        </w:r>
      </w:ins>
      <w:ins w:id="564" w:author="Elizabeth Ann Storm" w:date="2021-12-13T17:50:00Z">
        <w:r>
          <w:t>.</w:t>
        </w:r>
      </w:ins>
    </w:p>
    <w:p w14:paraId="567F14B8" w14:textId="32A9A93B" w:rsidR="0026639C" w:rsidRDefault="004145BE" w:rsidP="0055064A">
      <w:pPr>
        <w:rPr>
          <w:ins w:id="565" w:author="Elizabeth" w:date="2022-04-13T15:45:00Z"/>
        </w:rPr>
      </w:pPr>
      <w:commentRangeStart w:id="566"/>
      <w:ins w:id="567" w:author="Elizabeth Ann Storm" w:date="2021-12-13T14:42:00Z">
        <w:r>
          <w:t>This</w:t>
        </w:r>
      </w:ins>
      <w:ins w:id="568" w:author="Elizabeth Ann Storm" w:date="2021-12-13T14:33:00Z">
        <w:r w:rsidR="00C05115">
          <w:t xml:space="preserve"> thesis will </w:t>
        </w:r>
      </w:ins>
      <w:ins w:id="569" w:author="Elizabeth Ann Storm" w:date="2021-12-14T10:53:00Z">
        <w:r w:rsidR="0098713F">
          <w:t>trace</w:t>
        </w:r>
      </w:ins>
      <w:ins w:id="570" w:author="Elizabeth Ann Storm" w:date="2021-12-13T14:33:00Z">
        <w:r w:rsidR="00E06EE4">
          <w:t xml:space="preserve"> a</w:t>
        </w:r>
      </w:ins>
      <w:ins w:id="571" w:author="Elizabeth Ann Storm" w:date="2021-12-14T12:25:00Z">
        <w:r w:rsidR="00477809">
          <w:t xml:space="preserve"> limited</w:t>
        </w:r>
      </w:ins>
      <w:ins w:id="572" w:author="Elizabeth Ann Storm" w:date="2021-12-13T14:33:00Z">
        <w:r w:rsidR="00E06EE4">
          <w:t xml:space="preserve"> </w:t>
        </w:r>
      </w:ins>
      <w:ins w:id="573" w:author="Elizabeth Ann Storm" w:date="2021-12-14T10:54:00Z">
        <w:r w:rsidR="0098713F">
          <w:t>course</w:t>
        </w:r>
      </w:ins>
      <w:ins w:id="574" w:author="Elizabeth Ann Storm" w:date="2021-12-13T14:33:00Z">
        <w:r w:rsidR="00E06EE4">
          <w:t xml:space="preserve"> through early modern notions of image making</w:t>
        </w:r>
      </w:ins>
      <w:ins w:id="575" w:author="Elizabeth Ann Storm" w:date="2021-12-13T14:34:00Z">
        <w:r w:rsidR="0049675E">
          <w:t xml:space="preserve"> and optical devices, </w:t>
        </w:r>
      </w:ins>
      <w:ins w:id="576" w:author="Elizabeth Ann Storm" w:date="2021-12-14T10:55:00Z">
        <w:r w:rsidR="0098713F">
          <w:t xml:space="preserve">find </w:t>
        </w:r>
      </w:ins>
      <w:ins w:id="577" w:author="Elizabeth Ann Storm" w:date="2021-12-13T14:33:00Z">
        <w:r w:rsidR="00E06EE4">
          <w:t>their connections to conceptions of realit</w:t>
        </w:r>
      </w:ins>
      <w:ins w:id="578" w:author="Elizabeth Ann Storm" w:date="2021-12-13T14:34:00Z">
        <w:r w:rsidR="0049675E">
          <w:t xml:space="preserve">y, and </w:t>
        </w:r>
      </w:ins>
      <w:ins w:id="579" w:author="Elizabeth Ann Storm" w:date="2021-12-14T12:26:00Z">
        <w:r w:rsidR="00477809">
          <w:t>point to</w:t>
        </w:r>
      </w:ins>
      <w:ins w:id="580" w:author="Elizabeth Ann Storm" w:date="2021-12-14T10:55:00Z">
        <w:r w:rsidR="0098713F">
          <w:t xml:space="preserve"> </w:t>
        </w:r>
      </w:ins>
      <w:ins w:id="581" w:author="Elizabeth Ann Storm" w:date="2021-12-13T14:34:00Z">
        <w:r w:rsidR="0049675E">
          <w:t xml:space="preserve">how they </w:t>
        </w:r>
      </w:ins>
      <w:ins w:id="582" w:author="Elizabeth Ann Storm" w:date="2021-12-13T14:33:00Z">
        <w:r w:rsidR="00341B61">
          <w:t>laid the foundation for 20</w:t>
        </w:r>
        <w:r w:rsidR="00341B61" w:rsidRPr="00341B61">
          <w:rPr>
            <w:vertAlign w:val="superscript"/>
            <w:rPrChange w:id="583" w:author="Elizabeth Ann Storm" w:date="2021-12-13T14:33:00Z">
              <w:rPr/>
            </w:rPrChange>
          </w:rPr>
          <w:t>th</w:t>
        </w:r>
        <w:r w:rsidR="00341B61">
          <w:t xml:space="preserve"> century modernism.</w:t>
        </w:r>
      </w:ins>
      <w:ins w:id="584" w:author="Elizabeth Ann Storm" w:date="2021-12-13T14:39:00Z">
        <w:r w:rsidR="00273CF1">
          <w:t xml:space="preserve"> </w:t>
        </w:r>
      </w:ins>
      <w:commentRangeEnd w:id="566"/>
      <w:ins w:id="585" w:author="Elizabeth Ann Storm" w:date="2021-12-14T12:24:00Z">
        <w:r w:rsidR="00477809">
          <w:rPr>
            <w:rStyle w:val="CommentReference"/>
          </w:rPr>
          <w:commentReference w:id="566"/>
        </w:r>
      </w:ins>
      <w:ins w:id="586" w:author="Elizabeth Ann Storm" w:date="2021-12-13T14:39:00Z">
        <w:r w:rsidR="00273CF1">
          <w:t>Lenses</w:t>
        </w:r>
        <w:r w:rsidR="00A276F9">
          <w:t xml:space="preserve">, photography, and film will </w:t>
        </w:r>
      </w:ins>
      <w:ins w:id="587" w:author="Elizabeth Ann Storm" w:date="2021-12-13T20:25:00Z">
        <w:r w:rsidR="0026639C">
          <w:t>surface</w:t>
        </w:r>
      </w:ins>
      <w:ins w:id="588" w:author="Elizabeth Ann Storm" w:date="2021-12-14T12:32:00Z">
        <w:r w:rsidR="00635E46">
          <w:t xml:space="preserve">, </w:t>
        </w:r>
      </w:ins>
      <w:ins w:id="589" w:author="Elizabeth Ann Storm" w:date="2021-12-14T12:33:00Z">
        <w:r w:rsidR="00635E46">
          <w:t>but</w:t>
        </w:r>
      </w:ins>
      <w:ins w:id="590" w:author="Elizabeth Ann Storm" w:date="2021-12-14T12:32:00Z">
        <w:r w:rsidR="00635E46">
          <w:t xml:space="preserve"> definite answers on their influence</w:t>
        </w:r>
      </w:ins>
      <w:ins w:id="591" w:author="Elizabeth Ann Storm" w:date="2021-12-14T12:33:00Z">
        <w:r w:rsidR="00635E46">
          <w:t xml:space="preserve"> will not. </w:t>
        </w:r>
      </w:ins>
      <w:ins w:id="592" w:author="Elizabeth Ann Storm" w:date="2021-12-13T14:41:00Z">
        <w:r w:rsidR="00743065">
          <w:t>I will explore how t</w:t>
        </w:r>
      </w:ins>
      <w:ins w:id="593" w:author="Elizabeth Ann Storm" w:date="2021-12-13T14:40:00Z">
        <w:r w:rsidR="00C90A17">
          <w:t>he older</w:t>
        </w:r>
      </w:ins>
      <w:ins w:id="594" w:author="Elizabeth" w:date="2022-04-12T15:29:00Z">
        <w:r w:rsidR="009947BA">
          <w:t xml:space="preserve"> Western</w:t>
        </w:r>
      </w:ins>
      <w:ins w:id="595" w:author="Elizabeth Ann Storm" w:date="2021-12-13T14:40:00Z">
        <w:r w:rsidR="00C90A17">
          <w:t xml:space="preserve"> model for picturing reality </w:t>
        </w:r>
      </w:ins>
      <w:ins w:id="596" w:author="Elizabeth Ann Storm" w:date="2021-12-13T14:41:00Z">
        <w:r w:rsidR="00743065">
          <w:t>put a lot of emphasis on the visual s</w:t>
        </w:r>
      </w:ins>
      <w:ins w:id="597" w:author="Elizabeth Ann Storm" w:date="2021-12-13T14:43:00Z">
        <w:r w:rsidR="0087253A">
          <w:t>ense</w:t>
        </w:r>
      </w:ins>
      <w:ins w:id="598" w:author="Elizabeth Ann Storm" w:date="2021-12-14T12:33:00Z">
        <w:del w:id="599" w:author="Elizabeth" w:date="2022-04-11T14:00:00Z">
          <w:r w:rsidR="002E64E1" w:rsidDel="00B36399">
            <w:delText>,</w:delText>
          </w:r>
        </w:del>
        <w:r w:rsidR="002E64E1">
          <w:t xml:space="preserve"> and consider </w:t>
        </w:r>
      </w:ins>
      <w:ins w:id="600" w:author="Elizabeth Ann Storm" w:date="2021-12-14T12:34:00Z">
        <w:r w:rsidR="002E64E1">
          <w:t xml:space="preserve">alternate </w:t>
        </w:r>
      </w:ins>
      <w:ins w:id="601" w:author="Elizabeth" w:date="2022-04-12T15:30:00Z">
        <w:r w:rsidR="009947BA">
          <w:t>stand points</w:t>
        </w:r>
      </w:ins>
      <w:ins w:id="602" w:author="Elizabeth Ann Storm" w:date="2021-12-14T12:34:00Z">
        <w:del w:id="603" w:author="Elizabeth" w:date="2022-04-12T15:29:00Z">
          <w:r w:rsidR="002E64E1" w:rsidDel="009947BA">
            <w:delText>points of view</w:delText>
          </w:r>
        </w:del>
      </w:ins>
      <w:ins w:id="604" w:author="Elizabeth Ann Storm" w:date="2021-12-13T14:43:00Z">
        <w:r w:rsidR="0087253A">
          <w:t>.</w:t>
        </w:r>
      </w:ins>
      <w:ins w:id="605" w:author="Elizabeth Ann Storm" w:date="2021-12-13T14:33:00Z">
        <w:r w:rsidR="00341B61">
          <w:t xml:space="preserve"> </w:t>
        </w:r>
      </w:ins>
      <w:ins w:id="606" w:author="Elizabeth Ann Storm" w:date="2021-12-13T14:35:00Z">
        <w:r w:rsidR="00AC5708">
          <w:t>I wonder</w:t>
        </w:r>
        <w:r w:rsidR="00591BD6">
          <w:t xml:space="preserve"> what obsolete models of portraying reality </w:t>
        </w:r>
      </w:ins>
      <w:ins w:id="607" w:author="Elizabeth Ann Storm" w:date="2021-12-13T15:39:00Z">
        <w:r w:rsidR="001B11C5">
          <w:t xml:space="preserve">I have </w:t>
        </w:r>
      </w:ins>
      <w:ins w:id="608" w:author="Elizabeth Ann Storm" w:date="2021-12-13T14:36:00Z">
        <w:r w:rsidR="00591BD6">
          <w:t xml:space="preserve">inherited from that </w:t>
        </w:r>
        <w:commentRangeStart w:id="609"/>
        <w:r w:rsidR="00591BD6">
          <w:t>pa</w:t>
        </w:r>
      </w:ins>
      <w:ins w:id="610" w:author="Elizabeth Ann Storm" w:date="2021-12-13T14:43:00Z">
        <w:r w:rsidR="0087253A">
          <w:t>st</w:t>
        </w:r>
      </w:ins>
      <w:commentRangeEnd w:id="609"/>
      <w:ins w:id="611" w:author="Elizabeth Ann Storm" w:date="2021-12-14T12:23:00Z">
        <w:r w:rsidR="00477809">
          <w:rPr>
            <w:rStyle w:val="CommentReference"/>
          </w:rPr>
          <w:commentReference w:id="609"/>
        </w:r>
      </w:ins>
      <w:ins w:id="612" w:author="Elizabeth Ann Storm" w:date="2021-12-13T14:43:00Z">
        <w:r w:rsidR="0087253A">
          <w:t xml:space="preserve">. </w:t>
        </w:r>
      </w:ins>
    </w:p>
    <w:p w14:paraId="31CE1A18" w14:textId="158177D9" w:rsidR="000D2536" w:rsidRDefault="000D2536" w:rsidP="0055064A">
      <w:pPr>
        <w:rPr>
          <w:ins w:id="613" w:author="Elizabeth Ann Storm" w:date="2021-12-13T20:27:00Z"/>
        </w:rPr>
      </w:pPr>
      <w:ins w:id="614" w:author="Elizabeth" w:date="2022-04-13T15:47:00Z">
        <w:r>
          <w:t>Modernist t</w:t>
        </w:r>
      </w:ins>
      <w:ins w:id="615" w:author="Elizabeth" w:date="2022-04-13T15:46:00Z">
        <w:r>
          <w:t>heories of visualit</w:t>
        </w:r>
      </w:ins>
      <w:ins w:id="616" w:author="Elizabeth" w:date="2022-04-13T15:48:00Z">
        <w:r>
          <w:t>y are being</w:t>
        </w:r>
      </w:ins>
      <w:ins w:id="617" w:author="Elizabeth" w:date="2022-04-13T15:46:00Z">
        <w:r>
          <w:t xml:space="preserve"> critically examined</w:t>
        </w:r>
      </w:ins>
      <w:ins w:id="618" w:author="Elizabeth" w:date="2022-04-13T15:48:00Z">
        <w:r>
          <w:t xml:space="preserve"> to this day, and I will speak to some art and</w:t>
        </w:r>
      </w:ins>
      <w:ins w:id="619" w:author="Elizabeth" w:date="2022-04-13T15:49:00Z">
        <w:r>
          <w:t xml:space="preserve"> </w:t>
        </w:r>
      </w:ins>
      <w:ins w:id="620" w:author="Elizabeth" w:date="2022-04-13T15:48:00Z">
        <w:r>
          <w:t xml:space="preserve">writing from </w:t>
        </w:r>
      </w:ins>
      <w:ins w:id="621" w:author="Elizabeth" w:date="2022-04-13T15:46:00Z">
        <w:r>
          <w:t>the late 20</w:t>
        </w:r>
        <w:r w:rsidRPr="000D2536">
          <w:rPr>
            <w:vertAlign w:val="superscript"/>
            <w:rPrChange w:id="622" w:author="Elizabeth" w:date="2022-04-13T15:46:00Z">
              <w:rPr/>
            </w:rPrChange>
          </w:rPr>
          <w:t>th</w:t>
        </w:r>
        <w:r>
          <w:t xml:space="preserve"> century and early 21</w:t>
        </w:r>
        <w:r w:rsidRPr="000D2536">
          <w:rPr>
            <w:vertAlign w:val="superscript"/>
            <w:rPrChange w:id="623" w:author="Elizabeth" w:date="2022-04-13T15:46:00Z">
              <w:rPr/>
            </w:rPrChange>
          </w:rPr>
          <w:t>st</w:t>
        </w:r>
        <w:r>
          <w:t xml:space="preserve"> century</w:t>
        </w:r>
      </w:ins>
    </w:p>
    <w:p w14:paraId="461DA1C4" w14:textId="0CEC06E8" w:rsidR="00296881" w:rsidDel="00867276" w:rsidRDefault="00B37D09" w:rsidP="00B37D09">
      <w:pPr>
        <w:ind w:firstLine="0"/>
        <w:rPr>
          <w:ins w:id="624" w:author="Elizabeth Ann Storm" w:date="2021-12-12T18:08:00Z"/>
          <w:del w:id="625" w:author="Elizabeth" w:date="2022-04-13T15:39:00Z"/>
        </w:rPr>
        <w:pPrChange w:id="626" w:author="Elizabeth" w:date="2022-04-14T15:58:00Z">
          <w:pPr/>
        </w:pPrChange>
      </w:pPr>
      <w:ins w:id="627" w:author="Elizabeth" w:date="2022-04-14T15:58:00Z">
        <w:r>
          <w:tab/>
        </w:r>
      </w:ins>
      <w:ins w:id="628" w:author="Elizabeth Ann Storm" w:date="2021-12-14T12:27:00Z">
        <w:del w:id="629" w:author="Elizabeth" w:date="2022-04-13T15:39:00Z">
          <w:r w:rsidR="00477809" w:rsidDel="00867276">
            <w:delText>I will focus on the “modernist sensoriu</w:delText>
          </w:r>
        </w:del>
      </w:ins>
      <w:ins w:id="630" w:author="Elizabeth Ann Storm" w:date="2021-12-14T12:28:00Z">
        <w:del w:id="631" w:author="Elizabeth" w:date="2022-04-13T15:39:00Z">
          <w:r w:rsidR="00477809" w:rsidDel="00867276">
            <w:delText>m</w:delText>
          </w:r>
          <w:r w:rsidR="00635E46" w:rsidDel="00867276">
            <w:delText>’s” emphasis on the visual sense</w:delText>
          </w:r>
        </w:del>
      </w:ins>
      <w:ins w:id="632" w:author="Elizabeth Ann Storm" w:date="2021-12-14T12:29:00Z">
        <w:del w:id="633" w:author="Elizabeth" w:date="2022-04-13T15:39:00Z">
          <w:r w:rsidR="00635E46" w:rsidDel="00867276">
            <w:delText xml:space="preserve"> and the contrast</w:delText>
          </w:r>
        </w:del>
        <w:del w:id="634" w:author="Elizabeth" w:date="2022-04-11T14:03:00Z">
          <w:r w:rsidR="00635E46" w:rsidDel="00F9357B">
            <w:delText xml:space="preserve"> in</w:delText>
          </w:r>
        </w:del>
        <w:del w:id="635" w:author="Elizabeth" w:date="2022-04-13T15:39:00Z">
          <w:r w:rsidR="00635E46" w:rsidDel="00867276">
            <w:delText xml:space="preserve"> static and dynamic visual media. </w:delText>
          </w:r>
        </w:del>
      </w:ins>
      <w:ins w:id="636" w:author="Elizabeth Ann Storm" w:date="2021-12-13T14:43:00Z">
        <w:del w:id="637" w:author="Elizabeth" w:date="2022-04-13T15:39:00Z">
          <w:r w:rsidR="00886BCD" w:rsidDel="00867276">
            <w:delText xml:space="preserve">In </w:delText>
          </w:r>
        </w:del>
      </w:ins>
      <w:ins w:id="638" w:author="Elizabeth Ann Storm" w:date="2021-12-14T12:30:00Z">
        <w:del w:id="639" w:author="Elizabeth" w:date="2022-04-13T15:39:00Z">
          <w:r w:rsidR="00635E46" w:rsidDel="00867276">
            <w:delText>comparison</w:delText>
          </w:r>
        </w:del>
      </w:ins>
      <w:ins w:id="640" w:author="Elizabeth Ann Storm" w:date="2021-12-13T14:43:00Z">
        <w:del w:id="641" w:author="Elizabeth" w:date="2022-04-13T15:39:00Z">
          <w:r w:rsidR="00886BCD" w:rsidDel="00867276">
            <w:delText xml:space="preserve"> to </w:delText>
          </w:r>
        </w:del>
      </w:ins>
      <w:ins w:id="642" w:author="Elizabeth Ann Storm" w:date="2021-12-14T12:29:00Z">
        <w:del w:id="643" w:author="Elizabeth" w:date="2022-04-13T15:39:00Z">
          <w:r w:rsidR="00635E46" w:rsidDel="00867276">
            <w:delText>that,</w:delText>
          </w:r>
        </w:del>
      </w:ins>
      <w:ins w:id="644" w:author="Elizabeth Ann Storm" w:date="2021-12-13T14:44:00Z">
        <w:del w:id="645" w:author="Elizabeth" w:date="2022-04-13T15:39:00Z">
          <w:r w:rsidR="00886BCD" w:rsidDel="00867276">
            <w:delText xml:space="preserve"> I </w:delText>
          </w:r>
          <w:r w:rsidR="00313BB4" w:rsidDel="00867276">
            <w:delText xml:space="preserve">will </w:delText>
          </w:r>
        </w:del>
      </w:ins>
      <w:ins w:id="646" w:author="Elizabeth Ann Storm" w:date="2021-12-14T12:31:00Z">
        <w:del w:id="647" w:author="Elizabeth" w:date="2022-04-13T15:39:00Z">
          <w:r w:rsidR="00635E46" w:rsidDel="00867276">
            <w:delText>reflect on</w:delText>
          </w:r>
        </w:del>
      </w:ins>
      <w:ins w:id="648" w:author="Elizabeth Ann Storm" w:date="2021-12-13T14:44:00Z">
        <w:del w:id="649" w:author="Elizabeth" w:date="2022-04-13T15:39:00Z">
          <w:r w:rsidR="00313BB4" w:rsidDel="00867276">
            <w:delText xml:space="preserve"> notions of the new sensorium of the late 20</w:delText>
          </w:r>
          <w:r w:rsidR="00313BB4" w:rsidRPr="00313BB4" w:rsidDel="00867276">
            <w:rPr>
              <w:vertAlign w:val="superscript"/>
              <w:rPrChange w:id="650" w:author="Elizabeth Ann Storm" w:date="2021-12-13T14:44:00Z">
                <w:rPr/>
              </w:rPrChange>
            </w:rPr>
            <w:delText>th</w:delText>
          </w:r>
          <w:r w:rsidR="00313BB4" w:rsidDel="00867276">
            <w:delText xml:space="preserve"> and early 21</w:delText>
          </w:r>
          <w:r w:rsidR="00313BB4" w:rsidRPr="00313BB4" w:rsidDel="00867276">
            <w:rPr>
              <w:vertAlign w:val="superscript"/>
              <w:rPrChange w:id="651" w:author="Elizabeth Ann Storm" w:date="2021-12-13T14:44:00Z">
                <w:rPr/>
              </w:rPrChange>
            </w:rPr>
            <w:delText>st</w:delText>
          </w:r>
          <w:r w:rsidR="00313BB4" w:rsidDel="00867276">
            <w:delText xml:space="preserve"> centu</w:delText>
          </w:r>
        </w:del>
        <w:del w:id="652" w:author="Elizabeth" w:date="2022-04-12T15:31:00Z">
          <w:r w:rsidR="00313BB4" w:rsidDel="00DC7C92">
            <w:delText>ry</w:delText>
          </w:r>
        </w:del>
      </w:ins>
      <w:del w:id="65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4" w:author="Elizabeth Ann Storm" w:date="2021-12-13T14:46:00Z">
        <w:del w:id="655" w:author="Elizabeth" w:date="2022-04-12T15:31:00Z">
          <w:r w:rsidR="000D7C4E" w:rsidDel="00DC7C92">
            <w:delText>.</w:delText>
          </w:r>
        </w:del>
      </w:ins>
      <w:ins w:id="656" w:author="Elizabeth Ann Storm" w:date="2021-12-13T14:55:00Z">
        <w:del w:id="657" w:author="Elizabeth" w:date="2022-04-12T15:31:00Z">
          <w:r w:rsidR="00AE4F1B" w:rsidDel="00DC7C92">
            <w:rPr>
              <w:rStyle w:val="FootnoteReference"/>
            </w:rPr>
            <w:footnoteReference w:id="3"/>
          </w:r>
        </w:del>
      </w:ins>
      <w:ins w:id="670" w:author="Elizabeth Ann Storm" w:date="2021-12-13T14:46:00Z">
        <w:del w:id="67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672" w:author="Elizabeth" w:date="2022-04-12T11:40:00Z"/>
        </w:rPr>
        <w:pPrChange w:id="673" w:author="Elizabeth" w:date="2022-04-14T15:58:00Z">
          <w:pPr>
            <w:pStyle w:val="TableofFigures"/>
          </w:pPr>
        </w:pPrChange>
      </w:pPr>
      <w:ins w:id="674" w:author="Elizabeth Ann Storm" w:date="2021-12-13T14:08:00Z">
        <w:r>
          <w:t>Witnessing</w:t>
        </w:r>
        <w:r w:rsidR="00654A6D">
          <w:t xml:space="preserve"> new</w:t>
        </w:r>
      </w:ins>
      <w:ins w:id="675" w:author="Elizabeth Ann Storm" w:date="2021-12-12T18:08:00Z">
        <w:r w:rsidR="00296881">
          <w:t xml:space="preserve"> models of perceiving reality</w:t>
        </w:r>
      </w:ins>
      <w:ins w:id="676" w:author="Elizabeth Ann Storm" w:date="2021-12-12T18:09:00Z">
        <w:r w:rsidR="00296881">
          <w:t xml:space="preserve"> </w:t>
        </w:r>
      </w:ins>
      <w:ins w:id="677" w:author="Elizabeth Ann Storm" w:date="2021-12-13T14:08:00Z">
        <w:r w:rsidR="00654A6D">
          <w:t>has</w:t>
        </w:r>
      </w:ins>
      <w:ins w:id="678" w:author="Elizabeth Ann Storm" w:date="2021-12-12T18:09:00Z">
        <w:r w:rsidR="00296881">
          <w:t xml:space="preserve"> led </w:t>
        </w:r>
      </w:ins>
      <w:ins w:id="679" w:author="Elizabeth Ann Storm" w:date="2021-12-13T14:08:00Z">
        <w:r w:rsidR="00654A6D">
          <w:t>me t</w:t>
        </w:r>
      </w:ins>
      <w:ins w:id="680" w:author="Elizabeth Ann Storm" w:date="2021-12-12T18:09:00Z">
        <w:r w:rsidR="00296881">
          <w:t>o reevaluat</w:t>
        </w:r>
      </w:ins>
      <w:ins w:id="681" w:author="Elizabeth Ann Storm" w:date="2021-12-13T14:08:00Z">
        <w:r w:rsidR="00654A6D">
          <w:t>e</w:t>
        </w:r>
      </w:ins>
      <w:ins w:id="682" w:author="Elizabeth Ann Storm" w:date="2021-12-12T18:09:00Z">
        <w:r w:rsidR="00296881">
          <w:t xml:space="preserve"> </w:t>
        </w:r>
      </w:ins>
      <w:ins w:id="683" w:author="Elizabeth Ann Storm" w:date="2021-12-13T14:57:00Z">
        <w:r w:rsidR="003E51BE">
          <w:t>the</w:t>
        </w:r>
      </w:ins>
      <w:ins w:id="684" w:author="Elizabeth Ann Storm" w:date="2021-12-12T18:09:00Z">
        <w:r w:rsidR="00296881">
          <w:t xml:space="preserve"> so-called fundamental building blocks</w:t>
        </w:r>
      </w:ins>
      <w:ins w:id="685" w:author="Elizabeth Ann Storm" w:date="2021-12-13T15:41:00Z">
        <w:r w:rsidR="00457C90">
          <w:t xml:space="preserve"> of my own practice</w:t>
        </w:r>
      </w:ins>
      <w:ins w:id="686" w:author="Elizabeth Ann Storm" w:date="2021-12-12T18:09:00Z">
        <w:r w:rsidR="002D7D7B">
          <w:t>.</w:t>
        </w:r>
      </w:ins>
      <w:ins w:id="687" w:author="Elizabeth" w:date="2022-04-12T15:32:00Z">
        <w:r w:rsidR="00DC7C92">
          <w:t xml:space="preserve"> </w:t>
        </w:r>
      </w:ins>
      <w:ins w:id="688" w:author="Elizabeth Ann Storm" w:date="2021-12-14T12:31:00Z">
        <w:del w:id="689" w:author="Elizabeth" w:date="2022-04-12T15:32:00Z">
          <w:r w:rsidR="00635E46" w:rsidDel="00DC7C92">
            <w:delText xml:space="preserve"> </w:delText>
          </w:r>
          <w:r w:rsidR="00635E46" w:rsidRPr="00635E46" w:rsidDel="00DC7C92">
            <w:rPr>
              <w:highlight w:val="yellow"/>
              <w:rPrChange w:id="690" w:author="Elizabeth Ann Storm" w:date="2021-12-14T12:31:00Z">
                <w:rPr/>
              </w:rPrChange>
            </w:rPr>
            <w:delText>(What new models? Answer in body)</w:delText>
          </w:r>
        </w:del>
      </w:ins>
      <w:ins w:id="691" w:author="Elizabeth Ann Storm" w:date="2021-12-12T18:09:00Z">
        <w:del w:id="692" w:author="Elizabeth" w:date="2022-04-12T15:32:00Z">
          <w:r w:rsidR="002D7D7B" w:rsidDel="00DC7C92">
            <w:delText xml:space="preserve"> </w:delText>
          </w:r>
        </w:del>
      </w:ins>
      <w:ins w:id="69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4" w:author="Elizabeth" w:date="2022-04-12T11:38:00Z">
        <w:r w:rsidR="00EC7CD5">
          <w:t xml:space="preserve">The action-based works on paper leverage invisible forces and signal to permanency and physical embodiment, deepened through an engagement with archetypal materials. </w:t>
        </w:r>
      </w:ins>
      <w:ins w:id="695" w:author="Elizabeth Ann Storm" w:date="2021-12-13T15:42:00Z">
        <w:del w:id="696" w:author="Elizabeth" w:date="2022-04-12T11:38:00Z">
          <w:r w:rsidR="00457C90" w:rsidDel="00EC7CD5">
            <w:delText>This</w:delText>
          </w:r>
        </w:del>
      </w:ins>
      <w:ins w:id="697" w:author="Elizabeth" w:date="2022-04-12T11:38:00Z">
        <w:r w:rsidR="00EC7CD5">
          <w:t>My</w:t>
        </w:r>
      </w:ins>
      <w:ins w:id="698" w:author="Elizabeth Ann Storm" w:date="2021-12-13T15:42:00Z">
        <w:r w:rsidR="00457C90">
          <w:t xml:space="preserve"> expanded drawing and painting practice </w:t>
        </w:r>
      </w:ins>
      <w:ins w:id="699" w:author="Elizabeth" w:date="2022-04-12T11:39:00Z">
        <w:r w:rsidR="00EC7CD5">
          <w:t>looks into</w:t>
        </w:r>
      </w:ins>
      <w:ins w:id="700" w:author="Elizabeth" w:date="2022-04-12T11:38:00Z">
        <w:r w:rsidR="00EC7CD5">
          <w:t xml:space="preserve"> </w:t>
        </w:r>
      </w:ins>
      <w:ins w:id="701" w:author="Elizabeth Ann Storm" w:date="2021-12-13T15:42:00Z">
        <w:del w:id="70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3" w:author="Elizabeth" w:date="2022-04-12T11:38:00Z">
          <w:r w:rsidR="00457C90" w:rsidDel="00EC7CD5">
            <w:delText xml:space="preserve">The action-based works on paper leverage invisible forces and signal to permanency and physical embodiment, deepened through an engagement with </w:delText>
          </w:r>
        </w:del>
        <w:del w:id="704" w:author="Elizabeth" w:date="2022-04-11T14:04:00Z">
          <w:r w:rsidR="00457C90" w:rsidDel="00F9357B">
            <w:delText xml:space="preserve">local, handmade, and recycled </w:delText>
          </w:r>
        </w:del>
        <w:del w:id="70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6" w:author="Elizabeth Ann Storm" w:date="2021-12-12T17:16:00Z">
        <w:r w:rsidR="006145E1" w:rsidRPr="007A2142" w:rsidDel="00B17AA4">
          <w:delText xml:space="preserve">slough off layers of external interests </w:delText>
        </w:r>
      </w:del>
      <w:del w:id="707" w:author="Elizabeth Ann Storm" w:date="2021-12-12T17:20:00Z">
        <w:r w:rsidR="006145E1" w:rsidRPr="007A2142" w:rsidDel="001574FC">
          <w:delText>to arrive at</w:delText>
        </w:r>
      </w:del>
      <w:del w:id="70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9" w:author="Elizabeth Ann Storm" w:date="2021-12-13T15:42:00Z">
        <w:r w:rsidR="006145E1" w:rsidRPr="007A2142" w:rsidDel="00457C90">
          <w:delText xml:space="preserve"> </w:delText>
        </w:r>
      </w:del>
      <w:del w:id="71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1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1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3" w:author="Elizabeth Ann Storm" w:date="2021-12-01T11:47:00Z">
        <w:r w:rsidR="007B44EF" w:rsidDel="00D052D4">
          <w:delText xml:space="preserve"> </w:delText>
        </w:r>
      </w:del>
      <w:del w:id="714" w:author="Elizabeth Ann Storm" w:date="2021-12-01T11:49:00Z">
        <w:r w:rsidR="006145E1" w:rsidRPr="007A2142" w:rsidDel="00D052D4">
          <w:delText>incomprehensible phenomen</w:delText>
        </w:r>
      </w:del>
      <w:del w:id="715" w:author="Elizabeth Ann Storm" w:date="2021-12-01T11:48:00Z">
        <w:r w:rsidR="006145E1" w:rsidRPr="007A2142" w:rsidDel="00D052D4">
          <w:delText>a</w:delText>
        </w:r>
      </w:del>
      <w:del w:id="716" w:author="Elizabeth Ann Storm" w:date="2021-12-01T11:44:00Z">
        <w:r w:rsidR="007B44EF" w:rsidDel="00910DA7">
          <w:delText xml:space="preserve">, </w:delText>
        </w:r>
        <w:r w:rsidR="006145E1" w:rsidRPr="007A2142" w:rsidDel="00910DA7">
          <w:delText>reality, and life’s role in it.</w:delText>
        </w:r>
      </w:del>
      <w:del w:id="717" w:author="Elizabeth Ann Storm" w:date="2021-12-01T11:48:00Z">
        <w:r w:rsidR="006145E1" w:rsidRPr="007A2142" w:rsidDel="00D052D4">
          <w:delText xml:space="preserve"> Even representational </w:delText>
        </w:r>
      </w:del>
      <w:del w:id="718" w:author="Elizabeth Ann Storm" w:date="2021-12-01T11:45:00Z">
        <w:r w:rsidR="006145E1" w:rsidRPr="007A2142" w:rsidDel="00910DA7">
          <w:delText xml:space="preserve">artworks </w:delText>
        </w:r>
      </w:del>
      <w:del w:id="719" w:author="Elizabeth Ann Storm" w:date="2021-12-01T11:48:00Z">
        <w:r w:rsidR="006145E1" w:rsidRPr="007A2142" w:rsidDel="00D052D4">
          <w:delText xml:space="preserve">are </w:delText>
        </w:r>
      </w:del>
      <w:del w:id="720" w:author="Elizabeth Ann Storm" w:date="2021-12-01T11:45:00Z">
        <w:r w:rsidR="006145E1" w:rsidRPr="007A2142" w:rsidDel="00910DA7">
          <w:delText xml:space="preserve">abstractions </w:delText>
        </w:r>
      </w:del>
      <w:del w:id="721" w:author="Elizabeth Ann Storm" w:date="2021-12-01T11:48:00Z">
        <w:r w:rsidR="006145E1" w:rsidRPr="007A2142" w:rsidDel="00D052D4">
          <w:delText xml:space="preserve">to some degree. </w:delText>
        </w:r>
      </w:del>
      <w:del w:id="72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3" w:author="Elizabeth Ann Storm" w:date="2021-12-01T11:53:00Z">
        <w:r w:rsidR="006145E1" w:rsidRPr="007A2142" w:rsidDel="00332085">
          <w:delText>s of natur</w:delText>
        </w:r>
      </w:del>
      <w:del w:id="724" w:author="Elizabeth Ann Storm" w:date="2021-12-01T11:52:00Z">
        <w:r w:rsidR="006145E1" w:rsidRPr="007A2142" w:rsidDel="00332085">
          <w:delText>e</w:delText>
        </w:r>
      </w:del>
      <w:del w:id="725" w:author="Elizabeth Ann Storm" w:date="2021-12-01T12:08:00Z">
        <w:r w:rsidR="006145E1" w:rsidRPr="007A2142" w:rsidDel="004919F8">
          <w:delText>.</w:delText>
        </w:r>
      </w:del>
    </w:p>
    <w:p w14:paraId="403A0E9D" w14:textId="78CE5626" w:rsidR="00B37D09" w:rsidRDefault="00B37D09" w:rsidP="00B37D09">
      <w:pPr>
        <w:pStyle w:val="EndNoteBibliography"/>
        <w:spacing w:line="480" w:lineRule="auto"/>
        <w:ind w:firstLine="0"/>
        <w:rPr>
          <w:ins w:id="726" w:author="Elizabeth" w:date="2022-04-14T15:56:00Z"/>
          <w:noProof w:val="0"/>
        </w:rPr>
        <w:pPrChange w:id="727" w:author="Elizabeth" w:date="2022-04-14T15:58:00Z">
          <w:pPr>
            <w:pStyle w:val="EndNoteBibliography"/>
            <w:spacing w:line="480" w:lineRule="auto"/>
          </w:pPr>
        </w:pPrChange>
      </w:pPr>
    </w:p>
    <w:p w14:paraId="1ECBF135" w14:textId="77777777" w:rsidR="00B37D09" w:rsidRDefault="00B37D09" w:rsidP="00B37D09">
      <w:pPr>
        <w:pStyle w:val="EndNoteBibliography"/>
        <w:spacing w:line="480" w:lineRule="auto"/>
        <w:rPr>
          <w:ins w:id="728" w:author="Elizabeth" w:date="2022-04-14T15:55:00Z"/>
          <w:noProof w:val="0"/>
        </w:rPr>
      </w:pPr>
    </w:p>
    <w:p w14:paraId="3F7106D0" w14:textId="3C49B3A9" w:rsidR="00B37D09" w:rsidRDefault="00B37D09" w:rsidP="00B37D09">
      <w:pPr>
        <w:pStyle w:val="EndNoteBibliography"/>
        <w:spacing w:line="480" w:lineRule="auto"/>
        <w:rPr>
          <w:ins w:id="729" w:author="Elizabeth" w:date="2022-04-14T16:04:00Z"/>
          <w:noProof w:val="0"/>
        </w:rPr>
      </w:pPr>
      <w:ins w:id="730" w:author="Elizabeth" w:date="2022-04-14T15:55:00Z">
        <w:r>
          <w:rPr>
            <w:noProof w:val="0"/>
          </w:rPr>
          <w:t xml:space="preserve">In the coming sections, I will write about the sense of vision, observation, drawing, and drawing as thinking. Leonardo da Vinci scholar Martin Kemp provides a touchstone for my own </w:t>
        </w:r>
        <w:r>
          <w:rPr>
            <w:noProof w:val="0"/>
          </w:rPr>
          <w:lastRenderedPageBreak/>
          <w:t>musings on drawing as thinking</w:t>
        </w:r>
      </w:ins>
      <w:ins w:id="731" w:author="Elizabeth" w:date="2022-04-14T15:57:00Z">
        <w:r>
          <w:rPr>
            <w:noProof w:val="0"/>
          </w:rPr>
          <w:t xml:space="preserve"> and historicizes the main characters of the early modern period </w:t>
        </w:r>
      </w:ins>
      <w:ins w:id="732" w:author="Elizabeth" w:date="2022-04-14T15:58:00Z">
        <w:r>
          <w:rPr>
            <w:noProof w:val="0"/>
          </w:rPr>
          <w:t>when</w:t>
        </w:r>
      </w:ins>
      <w:ins w:id="733" w:author="Elizabeth" w:date="2022-04-14T15:57:00Z">
        <w:r>
          <w:rPr>
            <w:noProof w:val="0"/>
          </w:rPr>
          <w:t xml:space="preserve"> </w:t>
        </w:r>
      </w:ins>
      <w:ins w:id="734" w:author="Elizabeth" w:date="2022-04-14T15:58:00Z">
        <w:r>
          <w:rPr>
            <w:noProof w:val="0"/>
          </w:rPr>
          <w:t>the notion of modernist visualities originated</w:t>
        </w:r>
      </w:ins>
      <w:ins w:id="735" w:author="Elizabeth" w:date="2022-04-14T15:57:00Z">
        <w:r>
          <w:rPr>
            <w:noProof w:val="0"/>
          </w:rPr>
          <w:t xml:space="preserve">. </w:t>
        </w:r>
      </w:ins>
      <w:ins w:id="736" w:author="Elizabeth" w:date="2022-04-14T15:55:00Z">
        <w:r>
          <w:rPr>
            <w:noProof w:val="0"/>
          </w:rPr>
          <w:t xml:space="preserve">My research on vision led to the earliest cameras and theories of “the observer” by way of </w:t>
        </w:r>
      </w:ins>
      <w:ins w:id="737" w:author="Elizabeth" w:date="2022-04-14T15:59:00Z">
        <w:r w:rsidR="009616D2">
          <w:rPr>
            <w:noProof w:val="0"/>
          </w:rPr>
          <w:t xml:space="preserve">Kemp, </w:t>
        </w:r>
      </w:ins>
      <w:ins w:id="738" w:author="Elizabeth" w:date="2022-04-14T15:55:00Z">
        <w:r>
          <w:rPr>
            <w:noProof w:val="0"/>
          </w:rPr>
          <w:t xml:space="preserve">Jonathan </w:t>
        </w:r>
        <w:proofErr w:type="spellStart"/>
        <w:r>
          <w:rPr>
            <w:noProof w:val="0"/>
          </w:rPr>
          <w:t>Crary</w:t>
        </w:r>
      </w:ins>
      <w:proofErr w:type="spellEnd"/>
      <w:ins w:id="739" w:author="Elizabeth" w:date="2022-04-14T15:59:00Z">
        <w:r w:rsidR="009616D2">
          <w:rPr>
            <w:noProof w:val="0"/>
          </w:rPr>
          <w:t>,</w:t>
        </w:r>
      </w:ins>
      <w:ins w:id="740" w:author="Elizabeth" w:date="2022-04-14T15:55:00Z">
        <w:r>
          <w:rPr>
            <w:noProof w:val="0"/>
          </w:rPr>
          <w:t xml:space="preserve"> and Hal Foster</w:t>
        </w:r>
      </w:ins>
      <w:ins w:id="741" w:author="Elizabeth" w:date="2022-04-14T16:02:00Z">
        <w:r w:rsidR="009616D2">
          <w:rPr>
            <w:noProof w:val="0"/>
          </w:rPr>
          <w:t xml:space="preserve">, which ties early modern point-perspective drafting with </w:t>
        </w:r>
      </w:ins>
      <w:ins w:id="742" w:author="Elizabeth" w:date="2022-04-14T16:03:00Z">
        <w:r w:rsidR="009616D2">
          <w:rPr>
            <w:noProof w:val="0"/>
          </w:rPr>
          <w:t>cameras and the modern</w:t>
        </w:r>
      </w:ins>
      <w:ins w:id="743" w:author="Elizabeth" w:date="2022-04-14T16:04:00Z">
        <w:r w:rsidR="0073027E">
          <w:rPr>
            <w:noProof w:val="0"/>
          </w:rPr>
          <w:t xml:space="preserve"> </w:t>
        </w:r>
      </w:ins>
      <w:ins w:id="744" w:author="Elizabeth" w:date="2022-04-14T16:03:00Z">
        <w:r w:rsidR="009616D2">
          <w:rPr>
            <w:noProof w:val="0"/>
          </w:rPr>
          <w:t>revolution of cinema</w:t>
        </w:r>
      </w:ins>
      <w:ins w:id="745" w:author="Elizabeth" w:date="2022-04-14T15:55:00Z">
        <w:r>
          <w:rPr>
            <w:noProof w:val="0"/>
          </w:rPr>
          <w:t>.</w:t>
        </w:r>
      </w:ins>
      <w:ins w:id="746" w:author="Elizabeth" w:date="2022-04-14T16:04:00Z">
        <w:r w:rsidR="0073027E">
          <w:rPr>
            <w:noProof w:val="0"/>
          </w:rPr>
          <w:t xml:space="preserve"> </w:t>
        </w:r>
      </w:ins>
      <w:ins w:id="747" w:author="Elizabeth" w:date="2022-04-14T15:55:00Z">
        <w:r>
          <w:rPr>
            <w:noProof w:val="0"/>
          </w:rPr>
          <w:t>(</w:t>
        </w:r>
        <w:proofErr w:type="gramStart"/>
        <w:r>
          <w:rPr>
            <w:noProof w:val="0"/>
          </w:rPr>
          <w:t>mention</w:t>
        </w:r>
        <w:proofErr w:type="gramEnd"/>
        <w:r>
          <w:rPr>
            <w:noProof w:val="0"/>
          </w:rPr>
          <w:t xml:space="preserve"> others that come up in this chapter and order these sentences in the same order as they come up)</w:t>
        </w:r>
      </w:ins>
    </w:p>
    <w:p w14:paraId="727E2326" w14:textId="7E8330D8" w:rsidR="0073027E" w:rsidRPr="00C0428C" w:rsidRDefault="0073027E" w:rsidP="00B37D09">
      <w:pPr>
        <w:pStyle w:val="EndNoteBibliography"/>
        <w:spacing w:line="480" w:lineRule="auto"/>
        <w:rPr>
          <w:ins w:id="748" w:author="Elizabeth" w:date="2022-04-14T15:55:00Z"/>
        </w:rPr>
      </w:pPr>
      <w:ins w:id="749" w:author="Elizabeth" w:date="2022-04-14T16:04:00Z">
        <w:r>
          <w:rPr>
            <w:noProof w:val="0"/>
          </w:rPr>
          <w:t>I analyze my</w:t>
        </w:r>
      </w:ins>
      <w:ins w:id="750" w:author="Elizabeth" w:date="2022-04-14T16:05:00Z">
        <w:r>
          <w:rPr>
            <w:noProof w:val="0"/>
          </w:rPr>
          <w:t xml:space="preserve"> past work in terms of its “</w:t>
        </w:r>
        <w:proofErr w:type="spellStart"/>
        <w:r>
          <w:rPr>
            <w:noProof w:val="0"/>
          </w:rPr>
          <w:t>scopic</w:t>
        </w:r>
        <w:proofErr w:type="spellEnd"/>
        <w:r>
          <w:rPr>
            <w:noProof w:val="0"/>
          </w:rPr>
          <w:t xml:space="preserve"> regime”</w:t>
        </w:r>
      </w:ins>
      <w:ins w:id="751" w:author="Elizabeth" w:date="2022-04-14T16:06:00Z">
        <w:r>
          <w:rPr>
            <w:noProof w:val="0"/>
          </w:rPr>
          <w:t xml:space="preserve">. </w:t>
        </w:r>
      </w:ins>
    </w:p>
    <w:p w14:paraId="18ACFCF5" w14:textId="77777777" w:rsidR="00B37D09" w:rsidRPr="00B37D09" w:rsidRDefault="00B37D09" w:rsidP="00B37D09">
      <w:pPr>
        <w:rPr>
          <w:ins w:id="752" w:author="Elizabeth" w:date="2022-04-14T15:55:00Z"/>
          <w:rPrChange w:id="753" w:author="Elizabeth" w:date="2022-04-14T15:55:00Z">
            <w:rPr>
              <w:ins w:id="754" w:author="Elizabeth" w:date="2022-04-14T15:55:00Z"/>
            </w:rPr>
          </w:rPrChange>
        </w:rPr>
        <w:pPrChange w:id="755" w:author="Elizabeth" w:date="2022-04-14T15:55:00Z">
          <w:pPr>
            <w:pStyle w:val="TableofFigures"/>
            <w:spacing w:line="240" w:lineRule="auto"/>
          </w:pPr>
        </w:pPrChange>
      </w:pPr>
    </w:p>
    <w:p w14:paraId="37E60CD1" w14:textId="77777777" w:rsidR="00FC107E" w:rsidRDefault="00FC107E">
      <w:pPr>
        <w:pStyle w:val="TableofFigures"/>
        <w:rPr>
          <w:ins w:id="756" w:author="Elizabeth Ann Storm" w:date="2021-12-13T14:59:00Z"/>
        </w:rPr>
        <w:pPrChange w:id="757" w:author="Elizabeth" w:date="2022-04-13T15:49:00Z">
          <w:pPr>
            <w:spacing w:line="240" w:lineRule="auto"/>
            <w:ind w:firstLine="0"/>
          </w:pPr>
        </w:pPrChange>
      </w:pPr>
      <w:ins w:id="758" w:author="Elizabeth Ann Storm" w:date="2021-12-13T14:59:00Z">
        <w:r>
          <w:br w:type="page"/>
        </w:r>
      </w:ins>
    </w:p>
    <w:p w14:paraId="0DE26FCE" w14:textId="2E1D5F84" w:rsidR="006145E1" w:rsidRPr="007A2142" w:rsidDel="004C6494" w:rsidRDefault="006145E1" w:rsidP="002D7D7B">
      <w:pPr>
        <w:rPr>
          <w:del w:id="759" w:author="Elizabeth Ann Storm" w:date="2021-12-13T14:58:00Z"/>
        </w:rPr>
      </w:pPr>
      <w:del w:id="76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61" w:author="Elizabeth Ann Storm" w:date="2021-12-13T14:58:00Z"/>
        </w:rPr>
        <w:pPrChange w:id="762" w:author="Elizabeth Ann Storm" w:date="2021-12-13T14:59:00Z">
          <w:pPr/>
        </w:pPrChange>
      </w:pPr>
      <w:moveFromRangeStart w:id="763" w:author="Elizabeth Ann Storm" w:date="2021-12-12T17:14:00Z" w:name="move90221689"/>
      <w:moveFrom w:id="76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65" w:author="Elizabeth Ann Storm" w:date="2021-12-13T14:58:00Z">
          <w:r w:rsidRPr="007A2142" w:rsidDel="004C6494">
            <w:delText xml:space="preserve">. </w:delText>
          </w:r>
        </w:del>
      </w:moveFrom>
      <w:moveFromRangeEnd w:id="763"/>
      <w:del w:id="766" w:author="Elizabeth Ann Storm" w:date="2021-12-13T14:58:00Z">
        <w:r w:rsidRPr="007A2142" w:rsidDel="00470094">
          <w:delText xml:space="preserve">With this </w:delText>
        </w:r>
      </w:del>
      <w:del w:id="767" w:author="Elizabeth Ann Storm" w:date="2021-12-12T19:17:00Z">
        <w:r w:rsidRPr="007A2142" w:rsidDel="0056001C">
          <w:delText>work</w:delText>
        </w:r>
      </w:del>
      <w:del w:id="768" w:author="Elizabeth Ann Storm" w:date="2021-12-13T14:58:00Z">
        <w:r w:rsidRPr="007A2142" w:rsidDel="00470094">
          <w:delText xml:space="preserve">, I wonder, </w:delText>
        </w:r>
      </w:del>
      <w:del w:id="769" w:author="Elizabeth Ann Storm" w:date="2021-12-13T12:58:00Z">
        <w:r w:rsidR="00B67944" w:rsidDel="0063442F">
          <w:delText>w</w:delText>
        </w:r>
      </w:del>
      <w:del w:id="770" w:author="Elizabeth Ann Storm" w:date="2021-12-13T14:58:00Z">
        <w:r w:rsidRPr="007A2142" w:rsidDel="00470094">
          <w:delText xml:space="preserve">hat theories of perception influence my notions of reality? </w:delText>
        </w:r>
      </w:del>
      <w:moveToRangeStart w:id="771" w:author="Elizabeth Ann Storm" w:date="2021-12-01T11:47:00Z" w:name="move89251644"/>
      <w:moveTo w:id="772" w:author="Elizabeth Ann Storm" w:date="2021-12-01T11:47:00Z">
        <w:del w:id="773" w:author="Elizabeth Ann Storm" w:date="2021-12-12T19:19:00Z">
          <w:r w:rsidR="00D052D4" w:rsidRPr="007A2142" w:rsidDel="00C26E5D">
            <w:delText xml:space="preserve">Can </w:delText>
          </w:r>
        </w:del>
        <w:del w:id="774" w:author="Elizabeth Ann Storm" w:date="2021-12-12T18:39:00Z">
          <w:r w:rsidR="00D052D4" w:rsidRPr="007A2142" w:rsidDel="00307D10">
            <w:delText>I b</w:delText>
          </w:r>
        </w:del>
        <w:del w:id="775" w:author="Elizabeth Ann Storm" w:date="2021-12-12T18:38:00Z">
          <w:r w:rsidR="00D052D4" w:rsidRPr="007A2142" w:rsidDel="00307D10">
            <w:delText xml:space="preserve">ecome aware of my </w:delText>
          </w:r>
        </w:del>
        <w:del w:id="776" w:author="Elizabeth Ann Storm" w:date="2021-12-12T18:39:00Z">
          <w:r w:rsidR="00D052D4" w:rsidRPr="007A2142" w:rsidDel="00D75EEC">
            <w:delText xml:space="preserve">material embodiment as a </w:delText>
          </w:r>
        </w:del>
        <w:del w:id="777" w:author="Elizabeth Ann Storm" w:date="2021-12-13T14:58:00Z">
          <w:r w:rsidR="00D052D4" w:rsidRPr="007A2142" w:rsidDel="00470094">
            <w:delText xml:space="preserve">path to </w:delText>
          </w:r>
        </w:del>
        <w:del w:id="778" w:author="Elizabeth Ann Storm" w:date="2021-12-12T19:26:00Z">
          <w:r w:rsidR="00D052D4" w:rsidRPr="007A2142" w:rsidDel="00CC0FA2">
            <w:delText>understanding</w:delText>
          </w:r>
        </w:del>
        <w:del w:id="779" w:author="Elizabeth Ann Storm" w:date="2021-12-13T14:58:00Z">
          <w:r w:rsidR="00D052D4" w:rsidRPr="007A2142" w:rsidDel="00470094">
            <w:delText xml:space="preserve"> the </w:delText>
          </w:r>
        </w:del>
        <w:del w:id="780" w:author="Elizabeth Ann Storm" w:date="2021-12-12T19:25:00Z">
          <w:r w:rsidR="00D052D4" w:rsidRPr="007A2142" w:rsidDel="002D598A">
            <w:delText xml:space="preserve">manifestation </w:delText>
          </w:r>
        </w:del>
        <w:del w:id="781" w:author="Elizabeth Ann Storm" w:date="2021-12-12T19:21:00Z">
          <w:r w:rsidR="00D052D4" w:rsidRPr="007A2142" w:rsidDel="00805F8D">
            <w:delText xml:space="preserve">of other energies, </w:delText>
          </w:r>
        </w:del>
        <w:del w:id="78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71"/>
      <w:del w:id="78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8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85" w:author="Elizabeth Ann Storm" w:date="2021-12-01T11:47:00Z" w:name="move89251644"/>
      <w:moveFrom w:id="786" w:author="Elizabeth Ann Storm" w:date="2021-12-01T11:47:00Z">
        <w:del w:id="78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85"/>
      <w:del w:id="78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89" w:author="Elizabeth Ann Storm" w:date="2021-12-12T20:54:00Z">
        <w:r w:rsidRPr="007A2142" w:rsidDel="0071031A">
          <w:delText>allude to</w:delText>
        </w:r>
      </w:del>
      <w:del w:id="790" w:author="Elizabeth Ann Storm" w:date="2021-12-13T14:58:00Z">
        <w:r w:rsidRPr="007A2142" w:rsidDel="00470094">
          <w:delText xml:space="preserve"> th</w:delText>
        </w:r>
      </w:del>
      <w:del w:id="791" w:author="Elizabeth Ann Storm" w:date="2021-12-12T19:27:00Z">
        <w:r w:rsidRPr="007A2142" w:rsidDel="00B31AF1">
          <w:delText>e fleeting temporality of nature’s myriad forms</w:delText>
        </w:r>
      </w:del>
      <w:del w:id="79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93" w:author="Elizabeth Ann Storm" w:date="2021-12-13T14:59:00Z">
          <w:pPr>
            <w:pStyle w:val="Heading3"/>
            <w:numPr>
              <w:ilvl w:val="0"/>
              <w:numId w:val="0"/>
            </w:numPr>
            <w:ind w:left="0" w:firstLine="0"/>
          </w:pPr>
        </w:pPrChange>
      </w:pPr>
      <w:del w:id="79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795" w:author="Elizabeth Ann Storm" w:date="2021-12-13T17:34:00Z"/>
          <w:szCs w:val="24"/>
        </w:rPr>
      </w:pPr>
      <w:del w:id="796" w:author="Elizabeth Ann Storm" w:date="2021-12-10T20:01:00Z">
        <w:r w:rsidDel="00BC1D9B">
          <w:rPr>
            <w:szCs w:val="24"/>
          </w:rPr>
          <w:delText>Reality</w:delText>
        </w:r>
      </w:del>
      <w:bookmarkStart w:id="797" w:name="_Toc100588211"/>
      <w:ins w:id="798" w:author="Elizabeth" w:date="2022-04-14T15:24:00Z">
        <w:r w:rsidR="00D24A43">
          <w:rPr>
            <w:szCs w:val="24"/>
          </w:rPr>
          <w:t>Old Me</w:t>
        </w:r>
      </w:ins>
      <w:ins w:id="799" w:author="Elizabeth" w:date="2022-04-14T15:25:00Z">
        <w:r w:rsidR="00D24A43">
          <w:rPr>
            <w:szCs w:val="24"/>
          </w:rPr>
          <w:t>dia</w:t>
        </w:r>
      </w:ins>
      <w:ins w:id="800" w:author="Elizabeth Ann Storm" w:date="2021-12-10T20:01:00Z">
        <w:del w:id="801" w:author="Elizabeth" w:date="2022-04-14T15:24:00Z">
          <w:r w:rsidR="00BC1D9B" w:rsidDel="00D24A43">
            <w:rPr>
              <w:szCs w:val="24"/>
            </w:rPr>
            <w:delText>old media</w:delText>
          </w:r>
        </w:del>
      </w:ins>
      <w:bookmarkEnd w:id="797"/>
    </w:p>
    <w:p w14:paraId="22345759" w14:textId="54F9FDCF" w:rsidR="00C0428C" w:rsidRDefault="00C0428C">
      <w:pPr>
        <w:pStyle w:val="EndNoteBibliography"/>
        <w:spacing w:line="480" w:lineRule="auto"/>
        <w:rPr>
          <w:ins w:id="802" w:author="Elizabeth" w:date="2022-04-11T14:07:00Z"/>
          <w:noProof w:val="0"/>
        </w:rPr>
      </w:pPr>
      <w:ins w:id="803" w:author="Elizabeth Ann Storm" w:date="2021-12-13T17:34:00Z">
        <w:r w:rsidRPr="007A2142">
          <w:rPr>
            <w:noProof w:val="0"/>
          </w:rPr>
          <w:t xml:space="preserve">My practice begins with observation. </w:t>
        </w:r>
        <w:r>
          <w:rPr>
            <w:noProof w:val="0"/>
          </w:rPr>
          <w:t>I like to get lost in nature</w:t>
        </w:r>
      </w:ins>
      <w:ins w:id="804" w:author="Elizabeth" w:date="2022-04-11T14:06:00Z">
        <w:r w:rsidR="00F9357B">
          <w:rPr>
            <w:noProof w:val="0"/>
          </w:rPr>
          <w:t>;</w:t>
        </w:r>
      </w:ins>
      <w:ins w:id="805" w:author="Elizabeth Ann Storm" w:date="2021-12-13T17:34:00Z">
        <w:del w:id="80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807" w:author="Elizabeth" w:date="2022-04-12T15:33:00Z">
        <w:r w:rsidR="00DC7C92">
          <w:rPr>
            <w:noProof w:val="0"/>
          </w:rPr>
          <w:t xml:space="preserve">Some questions arise. </w:t>
        </w:r>
      </w:ins>
      <w:ins w:id="80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809" w:author="Elizabeth" w:date="2022-04-12T15:34:00Z">
        <w:r w:rsidR="00DC7C92">
          <w:rPr>
            <w:noProof w:val="0"/>
          </w:rPr>
          <w:t xml:space="preserve"> </w:t>
        </w:r>
      </w:ins>
      <w:ins w:id="810" w:author="Elizabeth" w:date="2022-04-12T15:35:00Z">
        <w:r w:rsidR="00DC7C92">
          <w:rPr>
            <w:noProof w:val="0"/>
          </w:rPr>
          <w:t>Can a</w:t>
        </w:r>
      </w:ins>
      <w:ins w:id="811" w:author="Elizabeth Ann Storm" w:date="2021-12-13T17:34:00Z">
        <w:del w:id="812" w:author="Elizabeth" w:date="2022-04-12T15:34:00Z">
          <w:r w:rsidRPr="007A2142" w:rsidDel="00DC7C92">
            <w:rPr>
              <w:noProof w:val="0"/>
            </w:rPr>
            <w:delText xml:space="preserve"> </w:delText>
          </w:r>
        </w:del>
      </w:ins>
      <w:ins w:id="813" w:author="Elizabeth" w:date="2022-04-12T15:35:00Z">
        <w:r w:rsidR="00DC7C92">
          <w:rPr>
            <w:noProof w:val="0"/>
          </w:rPr>
          <w:t xml:space="preserve"> </w:t>
        </w:r>
      </w:ins>
      <w:ins w:id="814"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81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16" w:author="Elizabeth" w:date="2022-04-14T15:55:00Z"/>
        </w:rPr>
        <w:pPrChange w:id="817" w:author="Elizabeth Ann Storm" w:date="2021-12-13T17:34:00Z">
          <w:pPr>
            <w:pStyle w:val="Heading1"/>
            <w:numPr>
              <w:numId w:val="2"/>
            </w:numPr>
            <w:spacing w:before="0" w:after="0"/>
            <w:ind w:left="432" w:hanging="432"/>
          </w:pPr>
        </w:pPrChange>
      </w:pPr>
    </w:p>
    <w:p w14:paraId="2F350545" w14:textId="5C637987" w:rsidR="005E04DF" w:rsidRPr="00EC103B" w:rsidRDefault="004C7E6F" w:rsidP="00574AFB">
      <w:pPr>
        <w:pStyle w:val="Heading2"/>
        <w:spacing w:before="0"/>
        <w:rPr>
          <w:szCs w:val="24"/>
        </w:rPr>
      </w:pPr>
      <w:bookmarkStart w:id="818" w:name="_Toc100588212"/>
      <w:ins w:id="819" w:author="Elizabeth" w:date="2022-04-11T16:51:00Z">
        <w:r>
          <w:rPr>
            <w:szCs w:val="24"/>
          </w:rPr>
          <w:t>E</w:t>
        </w:r>
      </w:ins>
      <w:ins w:id="820" w:author="Elizabeth Ann Storm" w:date="2021-12-13T16:15:00Z">
        <w:del w:id="821" w:author="Elizabeth" w:date="2022-04-11T16:51:00Z">
          <w:r w:rsidR="008A5755" w:rsidDel="004C7E6F">
            <w:rPr>
              <w:szCs w:val="24"/>
            </w:rPr>
            <w:delText>Subsection</w:delText>
          </w:r>
        </w:del>
      </w:ins>
      <w:ins w:id="822" w:author="Elizabeth Ann Storm" w:date="2021-12-13T17:33:00Z">
        <w:del w:id="823" w:author="Elizabeth" w:date="2022-04-11T16:51:00Z">
          <w:r w:rsidR="00C0428C" w:rsidDel="004C7E6F">
            <w:rPr>
              <w:szCs w:val="24"/>
            </w:rPr>
            <w:delText xml:space="preserve"> 1 – e</w:delText>
          </w:r>
        </w:del>
        <w:r w:rsidR="00C0428C">
          <w:rPr>
            <w:szCs w:val="24"/>
          </w:rPr>
          <w:t>arly modern visions</w:t>
        </w:r>
        <w:bookmarkEnd w:id="818"/>
        <w:r w:rsidR="00C0428C">
          <w:rPr>
            <w:szCs w:val="24"/>
          </w:rPr>
          <w:t xml:space="preserve"> </w:t>
        </w:r>
      </w:ins>
      <w:del w:id="824"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25" w:author="Elizabeth Ann Storm" w:date="2021-12-13T17:33:00Z"/>
        </w:rPr>
        <w:pPrChange w:id="826" w:author="Elizabeth Ann Storm" w:date="2021-12-13T16:17:00Z">
          <w:pPr/>
        </w:pPrChange>
      </w:pPr>
      <w:del w:id="827" w:author="Elizabeth Ann Storm" w:date="2021-12-13T17:33:00Z">
        <w:r w:rsidRPr="007A2142" w:rsidDel="00C0428C">
          <w:rPr>
            <w:noProof w:val="0"/>
          </w:rPr>
          <w:delText xml:space="preserve">My practice begins with observation. </w:delText>
        </w:r>
      </w:del>
      <w:del w:id="828" w:author="Elizabeth Ann Storm" w:date="2021-12-13T17:07:00Z">
        <w:r w:rsidRPr="007A2142" w:rsidDel="003D5AD5">
          <w:rPr>
            <w:noProof w:val="0"/>
          </w:rPr>
          <w:delText>M</w:delText>
        </w:r>
      </w:del>
      <w:del w:id="829"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30" w:author="Elizabeth Ann Storm" w:date="2021-12-13T17:08:00Z">
        <w:r w:rsidR="006B72E1" w:rsidRPr="007A2142" w:rsidDel="003D5AD5">
          <w:rPr>
            <w:noProof w:val="0"/>
          </w:rPr>
          <w:delText xml:space="preserve"> </w:delText>
        </w:r>
      </w:del>
      <w:del w:id="831"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32" w:author="Elizabeth Ann Storm" w:date="2021-12-13T17:09:00Z">
        <w:r w:rsidRPr="007A2142" w:rsidDel="003D5AD5">
          <w:rPr>
            <w:noProof w:val="0"/>
          </w:rPr>
          <w:delText xml:space="preserve">phenomena </w:delText>
        </w:r>
      </w:del>
      <w:del w:id="833"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34"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35" w:author="Elizabeth" w:date="2022-04-13T14:04:00Z">
        <w:r w:rsidRPr="007A2142" w:rsidDel="00F37EF3">
          <w:rPr>
            <w:noProof w:val="0"/>
          </w:rPr>
          <w:delText>Thinking of the visual arts, one would agree this sense might be important, but it is the most important? Simply put: do</w:delText>
        </w:r>
      </w:del>
      <w:ins w:id="836" w:author="Elizabeth" w:date="2022-04-13T14:04:00Z">
        <w:r w:rsidR="00F37EF3">
          <w:rPr>
            <w:noProof w:val="0"/>
          </w:rPr>
          <w:t>Do</w:t>
        </w:r>
      </w:ins>
      <w:r w:rsidRPr="007A2142">
        <w:rPr>
          <w:noProof w:val="0"/>
        </w:rPr>
        <w:t xml:space="preserve"> visual artists think the visual sense is the most important? Looking back at myself as a young visual artist, I did. I became preoccupied with representational drawing as a way of seeing.</w:t>
      </w:r>
      <w:ins w:id="837" w:author="Elizabeth Ann Storm" w:date="2021-12-13T15:51:00Z">
        <w:r w:rsidR="00AC4473">
          <w:rPr>
            <w:noProof w:val="0"/>
          </w:rPr>
          <w:t xml:space="preserve"> </w:t>
        </w:r>
      </w:ins>
      <w:moveToRangeStart w:id="838" w:author="Elizabeth Ann Storm" w:date="2021-12-13T15:51:00Z" w:name="move90303087"/>
      <w:moveTo w:id="839" w:author="Elizabeth Ann Storm" w:date="2021-12-13T15:51:00Z">
        <w:r w:rsidR="00AC4473" w:rsidRPr="007A2142">
          <w:rPr>
            <w:noProof w:val="0"/>
          </w:rPr>
          <w:t>I thought I could sense more about a thing if I was able to draw it deftly.</w:t>
        </w:r>
        <w:del w:id="840" w:author="Elizabeth Ann Storm" w:date="2021-12-13T15:51:00Z">
          <w:r w:rsidR="00AC4473" w:rsidRPr="007A2142" w:rsidDel="00AC4473">
            <w:rPr>
              <w:noProof w:val="0"/>
            </w:rPr>
            <w:delText xml:space="preserve"> </w:delText>
          </w:r>
        </w:del>
      </w:moveTo>
      <w:moveToRangeEnd w:id="838"/>
      <w:r w:rsidRPr="007A2142">
        <w:rPr>
          <w:noProof w:val="0"/>
        </w:rPr>
        <w:t xml:space="preserve"> </w:t>
      </w:r>
      <w:ins w:id="841" w:author="Elizabeth" w:date="2022-04-13T14:26:00Z">
        <w:r w:rsidR="009E396B" w:rsidRPr="009E396B">
          <w:rPr>
            <w:i/>
            <w:iCs/>
            <w:noProof w:val="0"/>
            <w:rPrChange w:id="842" w:author="Elizabeth" w:date="2022-04-13T14:27:00Z">
              <w:rPr>
                <w:noProof w:val="0"/>
              </w:rPr>
            </w:rPrChange>
          </w:rPr>
          <w:t>(my practice</w:t>
        </w:r>
      </w:ins>
      <w:ins w:id="843" w:author="Elizabeth" w:date="2022-04-13T14:27:00Z">
        <w:r w:rsidR="009E396B">
          <w:rPr>
            <w:i/>
            <w:iCs/>
            <w:noProof w:val="0"/>
          </w:rPr>
          <w:t>, the theme,</w:t>
        </w:r>
      </w:ins>
      <w:ins w:id="844" w:author="Elizabeth" w:date="2022-04-13T14:26:00Z">
        <w:r w:rsidR="009E396B" w:rsidRPr="009E396B">
          <w:rPr>
            <w:i/>
            <w:iCs/>
            <w:noProof w:val="0"/>
            <w:rPrChange w:id="845" w:author="Elizabeth" w:date="2022-04-13T14:27:00Z">
              <w:rPr>
                <w:noProof w:val="0"/>
              </w:rPr>
            </w:rPrChange>
          </w:rPr>
          <w:t xml:space="preserve"> and the questions)</w:t>
        </w:r>
      </w:ins>
    </w:p>
    <w:p w14:paraId="6195D35F" w14:textId="004825DD" w:rsidR="00883C17" w:rsidRDefault="0058541A">
      <w:pPr>
        <w:pStyle w:val="EndNoteBibliography"/>
        <w:spacing w:line="480" w:lineRule="auto"/>
        <w:rPr>
          <w:ins w:id="846" w:author="Elizabeth" w:date="2022-04-13T14:15:00Z"/>
          <w:noProof w:val="0"/>
        </w:rPr>
      </w:pPr>
      <w:ins w:id="847" w:author="Elizabeth Ann Storm" w:date="2021-12-13T16:17:00Z">
        <w:r>
          <w:rPr>
            <w:noProof w:val="0"/>
          </w:rPr>
          <w:t xml:space="preserve">Early on, </w:t>
        </w:r>
      </w:ins>
      <w:ins w:id="848" w:author="Elizabeth Ann Storm" w:date="2021-11-30T18:33:00Z">
        <w:r w:rsidR="00600DF7">
          <w:rPr>
            <w:noProof w:val="0"/>
          </w:rPr>
          <w:t>I recognized t</w:t>
        </w:r>
      </w:ins>
      <w:ins w:id="849" w:author="Elizabeth Ann Storm" w:date="2021-11-30T18:34:00Z">
        <w:r w:rsidR="00600DF7">
          <w:rPr>
            <w:noProof w:val="0"/>
          </w:rPr>
          <w:t xml:space="preserve">his in the </w:t>
        </w:r>
      </w:ins>
      <w:ins w:id="850" w:author="Elizabeth Ann Storm" w:date="2021-11-30T18:35:00Z">
        <w:r w:rsidR="00600DF7">
          <w:rPr>
            <w:noProof w:val="0"/>
          </w:rPr>
          <w:t xml:space="preserve">expert sketches of </w:t>
        </w:r>
      </w:ins>
      <w:ins w:id="851" w:author="Elizabeth Ann Storm" w:date="2021-11-30T18:34:00Z">
        <w:r w:rsidR="00600DF7">
          <w:rPr>
            <w:noProof w:val="0"/>
          </w:rPr>
          <w:t>Renaissance master</w:t>
        </w:r>
      </w:ins>
      <w:ins w:id="852" w:author="Elizabeth Ann Storm" w:date="2021-11-30T18:35:00Z">
        <w:r w:rsidR="00600DF7">
          <w:rPr>
            <w:noProof w:val="0"/>
          </w:rPr>
          <w:t xml:space="preserve">, Leonardo </w:t>
        </w:r>
      </w:ins>
      <w:ins w:id="853" w:author="Elizabeth Ann Storm" w:date="2021-12-13T16:22:00Z">
        <w:r w:rsidR="00990CAD">
          <w:rPr>
            <w:noProof w:val="0"/>
          </w:rPr>
          <w:t xml:space="preserve">da </w:t>
        </w:r>
      </w:ins>
      <w:ins w:id="854" w:author="Elizabeth Ann Storm" w:date="2021-11-30T18:35:00Z">
        <w:r w:rsidR="00600DF7">
          <w:rPr>
            <w:noProof w:val="0"/>
          </w:rPr>
          <w:t xml:space="preserve">Vinci. </w:t>
        </w:r>
      </w:ins>
      <w:ins w:id="855" w:author="Elizabeth Ann Storm" w:date="2021-12-13T16:20:00Z">
        <w:r>
          <w:rPr>
            <w:noProof w:val="0"/>
          </w:rPr>
          <w:t>By</w:t>
        </w:r>
      </w:ins>
      <w:ins w:id="856" w:author="Elizabeth Ann Storm" w:date="2021-12-13T16:17:00Z">
        <w:r>
          <w:rPr>
            <w:noProof w:val="0"/>
          </w:rPr>
          <w:t xml:space="preserve"> the time I was learning to draw and paint as a</w:t>
        </w:r>
      </w:ins>
      <w:ins w:id="857" w:author="Elizabeth Ann Storm" w:date="2021-12-13T16:18:00Z">
        <w:r>
          <w:rPr>
            <w:noProof w:val="0"/>
          </w:rPr>
          <w:t>n undergrad,</w:t>
        </w:r>
      </w:ins>
      <w:ins w:id="858" w:author="Elizabeth Ann Storm" w:date="2021-12-13T16:19:00Z">
        <w:r>
          <w:rPr>
            <w:noProof w:val="0"/>
          </w:rPr>
          <w:t xml:space="preserve"> the</w:t>
        </w:r>
      </w:ins>
      <w:ins w:id="859" w:author="Elizabeth Ann Storm" w:date="2021-12-13T16:18:00Z">
        <w:r>
          <w:rPr>
            <w:noProof w:val="0"/>
          </w:rPr>
          <w:t xml:space="preserve"> </w:t>
        </w:r>
      </w:ins>
      <w:ins w:id="860" w:author="Elizabeth Ann Storm" w:date="2021-12-13T16:22:00Z">
        <w:r w:rsidR="00990CAD">
          <w:rPr>
            <w:noProof w:val="0"/>
          </w:rPr>
          <w:t xml:space="preserve">da </w:t>
        </w:r>
      </w:ins>
      <w:ins w:id="861" w:author="Elizabeth Ann Storm" w:date="2021-12-13T16:18:00Z">
        <w:r>
          <w:rPr>
            <w:noProof w:val="0"/>
          </w:rPr>
          <w:t>Vinci notebooks had become a popular scholarly topi</w:t>
        </w:r>
      </w:ins>
      <w:ins w:id="862" w:author="Elizabeth Ann Storm" w:date="2021-12-14T10:58:00Z">
        <w:r w:rsidR="0098713F">
          <w:rPr>
            <w:noProof w:val="0"/>
          </w:rPr>
          <w:t xml:space="preserve">c </w:t>
        </w:r>
      </w:ins>
      <w:ins w:id="863" w:author="Elizabeth Ann Storm" w:date="2021-12-14T10:57:00Z">
        <w:r w:rsidR="0098713F">
          <w:rPr>
            <w:noProof w:val="0"/>
          </w:rPr>
          <w:t xml:space="preserve">and were frequently </w:t>
        </w:r>
      </w:ins>
      <w:ins w:id="864" w:author="Elizabeth Ann Storm" w:date="2021-12-14T10:58:00Z">
        <w:r w:rsidR="0098713F">
          <w:rPr>
            <w:noProof w:val="0"/>
          </w:rPr>
          <w:t xml:space="preserve">referred to </w:t>
        </w:r>
      </w:ins>
      <w:ins w:id="865" w:author="Elizabeth Ann Storm" w:date="2021-12-14T10:57:00Z">
        <w:r w:rsidR="0098713F">
          <w:rPr>
            <w:noProof w:val="0"/>
          </w:rPr>
          <w:t>in my drawing lectures</w:t>
        </w:r>
      </w:ins>
      <w:ins w:id="866" w:author="Elizabeth Ann Storm" w:date="2021-12-13T16:18:00Z">
        <w:r>
          <w:rPr>
            <w:noProof w:val="0"/>
          </w:rPr>
          <w:t xml:space="preserve">. </w:t>
        </w:r>
      </w:ins>
      <w:ins w:id="867" w:author="Elizabeth Ann Storm" w:date="2021-12-14T11:02:00Z">
        <w:r w:rsidR="00E9142F">
          <w:rPr>
            <w:noProof w:val="0"/>
          </w:rPr>
          <w:t xml:space="preserve">One of </w:t>
        </w:r>
        <w:r w:rsidR="00E9142F">
          <w:rPr>
            <w:noProof w:val="0"/>
          </w:rPr>
          <w:lastRenderedPageBreak/>
          <w:t>the main lessons was “economy of lin</w:t>
        </w:r>
      </w:ins>
      <w:ins w:id="868" w:author="Elizabeth Ann Storm" w:date="2021-12-14T11:03:00Z">
        <w:r w:rsidR="00E9142F">
          <w:rPr>
            <w:noProof w:val="0"/>
          </w:rPr>
          <w:t>e”</w:t>
        </w:r>
      </w:ins>
      <w:ins w:id="869" w:author="Elizabeth Ann Storm" w:date="2021-12-14T11:04:00Z">
        <w:r w:rsidR="00216EA4">
          <w:rPr>
            <w:noProof w:val="0"/>
          </w:rPr>
          <w:t xml:space="preserve">. Another was the range of tight detail and loose description. Viewing the sketches as a thought process, I remember analyzing the artist’s </w:t>
        </w:r>
      </w:ins>
      <w:ins w:id="870" w:author="Elizabeth Ann Storm" w:date="2021-12-14T11:05:00Z">
        <w:r w:rsidR="00216EA4">
          <w:rPr>
            <w:noProof w:val="0"/>
          </w:rPr>
          <w:t>attention</w:t>
        </w:r>
      </w:ins>
      <w:ins w:id="871" w:author="Elizabeth Ann Storm" w:date="2021-12-14T11:06:00Z">
        <w:r w:rsidR="00216EA4">
          <w:rPr>
            <w:noProof w:val="0"/>
          </w:rPr>
          <w:t xml:space="preserve">. </w:t>
        </w:r>
      </w:ins>
      <w:ins w:id="872" w:author="Elizabeth Ann Storm" w:date="2021-12-13T16:21:00Z">
        <w:r w:rsidR="00990CAD">
          <w:rPr>
            <w:noProof w:val="0"/>
          </w:rPr>
          <w:t>Leonardo</w:t>
        </w:r>
      </w:ins>
      <w:ins w:id="873" w:author="Elizabeth Ann Storm" w:date="2021-12-13T16:22:00Z">
        <w:r w:rsidR="00990CAD">
          <w:rPr>
            <w:noProof w:val="0"/>
          </w:rPr>
          <w:t xml:space="preserve"> da </w:t>
        </w:r>
      </w:ins>
      <w:ins w:id="874" w:author="Elizabeth Ann Storm" w:date="2021-12-13T16:21:00Z">
        <w:r w:rsidR="00990CAD">
          <w:rPr>
            <w:noProof w:val="0"/>
          </w:rPr>
          <w:t>Vinci scholar Martin Kemp writes</w:t>
        </w:r>
      </w:ins>
      <w:ins w:id="875" w:author="Elizabeth Ann Storm" w:date="2021-12-13T16:24:00Z">
        <w:r w:rsidR="00990CAD">
          <w:rPr>
            <w:noProof w:val="0"/>
          </w:rPr>
          <w:t>…</w:t>
        </w:r>
      </w:ins>
      <w:ins w:id="876" w:author="Elizabeth" w:date="2022-04-13T14:26:00Z">
        <w:r w:rsidR="009E396B">
          <w:rPr>
            <w:noProof w:val="0"/>
          </w:rPr>
          <w:t xml:space="preserve"> </w:t>
        </w:r>
        <w:r w:rsidR="009E396B" w:rsidRPr="009E396B">
          <w:rPr>
            <w:i/>
            <w:iCs/>
            <w:noProof w:val="0"/>
            <w:rPrChange w:id="877"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78" w:author="Elizabeth" w:date="2022-04-13T14:15:00Z"/>
          <w:noProof w:val="0"/>
        </w:rPr>
      </w:pPr>
      <w:ins w:id="879"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80" w:author="Elizabeth Ann Storm" w:date="2021-12-13T16:31:00Z">
        <w:r w:rsidR="00746DE3">
          <w:rPr>
            <w:noProof w:val="0"/>
          </w:rPr>
          <w:t xml:space="preserve">drawing, notebooks, using </w:t>
        </w:r>
      </w:ins>
      <w:ins w:id="881" w:author="Elizabeth Ann Storm" w:date="2021-12-13T16:24:00Z">
        <w:r>
          <w:rPr>
            <w:noProof w:val="0"/>
          </w:rPr>
          <w:t>water motion</w:t>
        </w:r>
      </w:ins>
      <w:ins w:id="882" w:author="Elizabeth Ann Storm" w:date="2021-12-13T16:31:00Z">
        <w:r w:rsidR="00746DE3">
          <w:rPr>
            <w:noProof w:val="0"/>
          </w:rPr>
          <w:t xml:space="preserve"> as example</w:t>
        </w:r>
      </w:ins>
      <w:ins w:id="883"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84" w:author="Elizabeth" w:date="2022-04-13T14:15:00Z">
        <w:r w:rsidR="00883C17">
          <w:rPr>
            <w:noProof w:val="0"/>
          </w:rPr>
          <w:t>s, branches, meander, action – static/dynamic</w:t>
        </w:r>
      </w:ins>
      <w:ins w:id="885" w:author="Elizabeth" w:date="2022-04-13T14:43:00Z">
        <w:r w:rsidR="0089198D">
          <w:rPr>
            <w:noProof w:val="0"/>
          </w:rPr>
          <w:t xml:space="preserve"> – also quiet contemplation, maybe not there?</w:t>
        </w:r>
      </w:ins>
      <w:ins w:id="886" w:author="Elizabeth Ann Storm" w:date="2021-12-13T16:24:00Z">
        <w:r>
          <w:rPr>
            <w:noProof w:val="0"/>
          </w:rPr>
          <w:t>)</w:t>
        </w:r>
      </w:ins>
      <w:ins w:id="887" w:author="Elizabeth" w:date="2022-04-13T14:15:00Z">
        <w:r w:rsidR="00883C17">
          <w:rPr>
            <w:noProof w:val="0"/>
          </w:rPr>
          <w:t xml:space="preserve"> </w:t>
        </w:r>
      </w:ins>
    </w:p>
    <w:p w14:paraId="34B0212F" w14:textId="56FE4E98" w:rsidR="00F0511B" w:rsidRDefault="00E9142F">
      <w:pPr>
        <w:pStyle w:val="EndNoteBibliography"/>
        <w:spacing w:line="480" w:lineRule="auto"/>
        <w:rPr>
          <w:ins w:id="888" w:author="Elizabeth" w:date="2022-04-13T14:24:00Z"/>
          <w:noProof w:val="0"/>
        </w:rPr>
      </w:pPr>
      <w:ins w:id="889" w:author="Elizabeth Ann Storm" w:date="2021-12-14T10:58:00Z">
        <w:r>
          <w:rPr>
            <w:noProof w:val="0"/>
          </w:rPr>
          <w:t>(Reminder: does the mechanism for capturing the experience influence the record, for da Vinci?</w:t>
        </w:r>
      </w:ins>
      <w:ins w:id="890" w:author="Elizabeth" w:date="2022-04-13T14:15:00Z">
        <w:r w:rsidR="00883C17">
          <w:rPr>
            <w:noProof w:val="0"/>
          </w:rPr>
          <w:t xml:space="preserve"> </w:t>
        </w:r>
      </w:ins>
      <w:ins w:id="891" w:author="Elizabeth" w:date="2022-04-13T14:14:00Z">
        <w:r w:rsidR="00FA4C51">
          <w:rPr>
            <w:noProof w:val="0"/>
          </w:rPr>
          <w:t>– can I tease that out anywhere?</w:t>
        </w:r>
      </w:ins>
      <w:ins w:id="892" w:author="Elizabeth Ann Storm" w:date="2021-12-14T10:58:00Z">
        <w:r>
          <w:rPr>
            <w:noProof w:val="0"/>
          </w:rPr>
          <w:t>)</w:t>
        </w:r>
      </w:ins>
      <w:ins w:id="893" w:author="Elizabeth Ann Storm" w:date="2021-12-13T16:31:00Z">
        <w:r w:rsidR="00746DE3">
          <w:rPr>
            <w:noProof w:val="0"/>
          </w:rPr>
          <w:t xml:space="preserve"> </w:t>
        </w:r>
      </w:ins>
    </w:p>
    <w:p w14:paraId="751A121B" w14:textId="164FDECB" w:rsidR="00ED4896" w:rsidRDefault="00CE353D">
      <w:pPr>
        <w:pStyle w:val="EndNoteBibliography"/>
        <w:spacing w:line="480" w:lineRule="auto"/>
        <w:rPr>
          <w:ins w:id="894" w:author="Elizabeth Ann Storm" w:date="2021-12-14T11:31:00Z"/>
          <w:noProof w:val="0"/>
        </w:rPr>
      </w:pPr>
      <w:ins w:id="895" w:author="Elizabeth" w:date="2022-04-13T14:37:00Z">
        <w:r>
          <w:rPr>
            <w:noProof w:val="0"/>
          </w:rPr>
          <w:t xml:space="preserve">Around the time I graduated undergrad in 2012, I came across the Hockney-Falco thesis in </w:t>
        </w:r>
        <w:r>
          <w:rPr>
            <w:i/>
            <w:iCs/>
            <w:noProof w:val="0"/>
          </w:rPr>
          <w:t>Secret Knowledge</w:t>
        </w:r>
      </w:ins>
      <w:ins w:id="896" w:author="Elizabeth" w:date="2022-04-13T14:38:00Z">
        <w:r>
          <w:rPr>
            <w:i/>
            <w:iCs/>
            <w:noProof w:val="0"/>
          </w:rPr>
          <w:t>: Rediscovering the Lost Techniques of the Old Masters</w:t>
        </w:r>
        <w:r>
          <w:rPr>
            <w:noProof w:val="0"/>
          </w:rPr>
          <w:t xml:space="preserve">. </w:t>
        </w:r>
      </w:ins>
      <w:ins w:id="897" w:author="Elizabeth" w:date="2022-04-13T14:26:00Z">
        <w:r w:rsidR="009E396B" w:rsidRPr="009E396B">
          <w:rPr>
            <w:i/>
            <w:iCs/>
            <w:noProof w:val="0"/>
            <w:rPrChange w:id="898"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899" w:author="Elizabeth Ann Storm" w:date="2021-12-14T11:32:00Z"/>
        </w:rPr>
      </w:pPr>
      <w:ins w:id="900"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01" w:author="Elizabeth Ann Storm" w:date="2021-12-14T11:32:00Z"/>
        </w:rPr>
        <w:pPrChange w:id="902" w:author="Elizabeth Ann Storm" w:date="2021-12-14T11:32:00Z">
          <w:pPr>
            <w:pStyle w:val="EndNoteBibliography"/>
            <w:spacing w:line="480" w:lineRule="auto"/>
          </w:pPr>
        </w:pPrChange>
      </w:pPr>
      <w:bookmarkStart w:id="903" w:name="_Toc100763162"/>
      <w:ins w:id="904" w:author="Elizabeth Ann Storm" w:date="2021-12-14T11:32:00Z">
        <w:r>
          <w:t xml:space="preserve">Figure </w:t>
        </w:r>
        <w:r>
          <w:fldChar w:fldCharType="begin"/>
        </w:r>
        <w:r>
          <w:instrText xml:space="preserve"> SEQ Figure \* ARABIC </w:instrText>
        </w:r>
      </w:ins>
      <w:r>
        <w:fldChar w:fldCharType="separate"/>
      </w:r>
      <w:ins w:id="905" w:author="Elizabeth Ann Storm" w:date="2021-12-14T12:04:00Z">
        <w:r w:rsidR="00A91C2E">
          <w:rPr>
            <w:noProof/>
          </w:rPr>
          <w:t>3</w:t>
        </w:r>
      </w:ins>
      <w:ins w:id="906" w:author="Elizabeth Ann Storm" w:date="2021-12-14T11:32:00Z">
        <w:r>
          <w:fldChar w:fldCharType="end"/>
        </w:r>
        <w:r>
          <w:t>. da Vinci placeholder image 1</w:t>
        </w:r>
      </w:ins>
      <w:ins w:id="907" w:author="Elizabeth" w:date="2022-04-13T14:15:00Z">
        <w:r w:rsidR="00883C17">
          <w:t>(water turbulence drawing – take from Kemp book</w:t>
        </w:r>
      </w:ins>
      <w:ins w:id="908" w:author="Elizabeth" w:date="2022-04-13T14:16:00Z">
        <w:r w:rsidR="00883C17">
          <w:t xml:space="preserve"> with citation)</w:t>
        </w:r>
      </w:ins>
      <w:bookmarkEnd w:id="903"/>
    </w:p>
    <w:p w14:paraId="442EE6BA" w14:textId="77777777" w:rsidR="00962CE0" w:rsidRDefault="00962CE0" w:rsidP="00746DE3">
      <w:pPr>
        <w:pStyle w:val="EndNoteBibliography"/>
        <w:spacing w:line="480" w:lineRule="auto"/>
        <w:rPr>
          <w:ins w:id="909" w:author="Elizabeth Ann Storm" w:date="2021-12-14T11:32:00Z"/>
          <w:noProof w:val="0"/>
        </w:rPr>
      </w:pPr>
    </w:p>
    <w:p w14:paraId="00FDDFCF" w14:textId="71EE75B3" w:rsidR="00953947" w:rsidRDefault="00C45C1B" w:rsidP="00746DE3">
      <w:pPr>
        <w:pStyle w:val="EndNoteBibliography"/>
        <w:spacing w:line="480" w:lineRule="auto"/>
        <w:rPr>
          <w:ins w:id="910" w:author="Elizabeth Ann Storm" w:date="2021-12-14T13:50:00Z"/>
          <w:noProof w:val="0"/>
        </w:rPr>
      </w:pPr>
      <w:ins w:id="911" w:author="Elizabeth" w:date="2022-04-13T15:20:00Z">
        <w:r>
          <w:rPr>
            <w:noProof w:val="0"/>
          </w:rPr>
          <w:t>I started to think about how n</w:t>
        </w:r>
      </w:ins>
      <w:ins w:id="912" w:author="Elizabeth Ann Storm" w:date="2021-12-13T15:45:00Z">
        <w:del w:id="913" w:author="Elizabeth" w:date="2022-04-13T15:20:00Z">
          <w:r w:rsidR="00457C90" w:rsidDel="00C45C1B">
            <w:rPr>
              <w:noProof w:val="0"/>
            </w:rPr>
            <w:delText>N</w:delText>
          </w:r>
        </w:del>
        <w:r w:rsidR="00457C90">
          <w:rPr>
            <w:noProof w:val="0"/>
          </w:rPr>
          <w:t xml:space="preserve">ew tools gave artists of the European Renaissance </w:t>
        </w:r>
      </w:ins>
      <w:ins w:id="914" w:author="Elizabeth Ann Storm" w:date="2021-12-13T15:49:00Z">
        <w:r w:rsidR="00F0511B">
          <w:rPr>
            <w:noProof w:val="0"/>
          </w:rPr>
          <w:t>novel</w:t>
        </w:r>
      </w:ins>
      <w:ins w:id="915" w:author="Elizabeth Ann Storm" w:date="2021-12-13T15:45:00Z">
        <w:r w:rsidR="00457C90">
          <w:rPr>
            <w:noProof w:val="0"/>
          </w:rPr>
          <w:t xml:space="preserve"> ways to envision of the world</w:t>
        </w:r>
      </w:ins>
      <w:ins w:id="916" w:author="Elizabeth Ann Storm" w:date="2021-12-13T15:46:00Z">
        <w:r w:rsidR="00457C90">
          <w:rPr>
            <w:noProof w:val="0"/>
          </w:rPr>
          <w:t>. L</w:t>
        </w:r>
      </w:ins>
      <w:ins w:id="917" w:author="Elizabeth Ann Storm" w:date="2021-12-13T15:43:00Z">
        <w:r w:rsidR="00457C90">
          <w:rPr>
            <w:noProof w:val="0"/>
          </w:rPr>
          <w:t xml:space="preserve">ens technology and architectural perspective drawing, guided by geometry and mathematics, </w:t>
        </w:r>
      </w:ins>
      <w:ins w:id="918" w:author="Elizabeth Ann Storm" w:date="2021-12-13T16:32:00Z">
        <w:r w:rsidR="00746DE3">
          <w:rPr>
            <w:noProof w:val="0"/>
          </w:rPr>
          <w:t xml:space="preserve">provided a rigorous framework to build visions of reality according to rules reflective of society’s values. </w:t>
        </w:r>
      </w:ins>
      <w:ins w:id="919" w:author="Elizabeth Ann Storm" w:date="2021-12-13T15:46:00Z">
        <w:r w:rsidR="00F0511B">
          <w:rPr>
            <w:noProof w:val="0"/>
          </w:rPr>
          <w:t>(</w:t>
        </w:r>
        <w:proofErr w:type="gramStart"/>
        <w:r w:rsidR="00F0511B">
          <w:rPr>
            <w:noProof w:val="0"/>
          </w:rPr>
          <w:t>some</w:t>
        </w:r>
        <w:proofErr w:type="gramEnd"/>
        <w:r w:rsidR="00F0511B">
          <w:rPr>
            <w:noProof w:val="0"/>
          </w:rPr>
          <w:t xml:space="preserve"> history</w:t>
        </w:r>
      </w:ins>
      <w:ins w:id="920" w:author="Elizabeth Ann Storm" w:date="2021-12-13T17:11:00Z">
        <w:r w:rsidR="003D5AD5">
          <w:rPr>
            <w:noProof w:val="0"/>
          </w:rPr>
          <w:t>)</w:t>
        </w:r>
      </w:ins>
      <w:ins w:id="921" w:author="Elizabeth Ann Storm" w:date="2021-12-14T13:49:00Z">
        <w:r w:rsidR="00953947">
          <w:rPr>
            <w:noProof w:val="0"/>
          </w:rPr>
          <w:t xml:space="preserve"> Brunelleschi, </w:t>
        </w:r>
        <w:proofErr w:type="spellStart"/>
        <w:r w:rsidR="00953947">
          <w:rPr>
            <w:noProof w:val="0"/>
          </w:rPr>
          <w:t>della</w:t>
        </w:r>
        <w:proofErr w:type="spellEnd"/>
        <w:r w:rsidR="00953947">
          <w:rPr>
            <w:noProof w:val="0"/>
          </w:rPr>
          <w:t xml:space="preserve"> Francesca, Alberti, circa 1425.</w:t>
        </w:r>
      </w:ins>
      <w:ins w:id="922" w:author="Elizabeth Ann Storm" w:date="2021-12-14T13:50:00Z">
        <w:r w:rsidR="00953947">
          <w:rPr>
            <w:noProof w:val="0"/>
          </w:rPr>
          <w:t xml:space="preserve"> </w:t>
        </w:r>
      </w:ins>
      <w:ins w:id="923" w:author="Elizabeth" w:date="2022-04-11T16:41:00Z">
        <w:r w:rsidR="00ED72C8">
          <w:rPr>
            <w:noProof w:val="0"/>
          </w:rPr>
          <w:t>(</w:t>
        </w:r>
        <w:proofErr w:type="gramStart"/>
        <w:r w:rsidR="00ED72C8">
          <w:rPr>
            <w:noProof w:val="0"/>
          </w:rPr>
          <w:t>not</w:t>
        </w:r>
        <w:proofErr w:type="gramEnd"/>
        <w:r w:rsidR="00ED72C8">
          <w:rPr>
            <w:noProof w:val="0"/>
          </w:rPr>
          <w:t xml:space="preserve"> too much, pull one from somewhere it its better said)</w:t>
        </w:r>
      </w:ins>
    </w:p>
    <w:p w14:paraId="68713E8D" w14:textId="77777777" w:rsidR="009E396B" w:rsidRDefault="00953947" w:rsidP="00746DE3">
      <w:pPr>
        <w:pStyle w:val="EndNoteBibliography"/>
        <w:spacing w:line="480" w:lineRule="auto"/>
        <w:rPr>
          <w:ins w:id="924" w:author="Elizabeth" w:date="2022-04-13T14:25:00Z"/>
          <w:noProof w:val="0"/>
        </w:rPr>
      </w:pPr>
      <w:ins w:id="925" w:author="Elizabeth Ann Storm" w:date="2021-12-14T13:50:00Z">
        <w:r>
          <w:rPr>
            <w:noProof w:val="0"/>
          </w:rPr>
          <w:t>Camera lucida</w:t>
        </w:r>
      </w:ins>
      <w:ins w:id="926" w:author="Elizabeth Ann Storm" w:date="2021-12-14T15:54:00Z">
        <w:r w:rsidR="002544D2">
          <w:rPr>
            <w:noProof w:val="0"/>
          </w:rPr>
          <w:t xml:space="preserve"> and perspective drawing</w:t>
        </w:r>
      </w:ins>
      <w:ins w:id="927" w:author="Elizabeth Ann Storm" w:date="2021-12-14T13:50:00Z">
        <w:r>
          <w:rPr>
            <w:noProof w:val="0"/>
          </w:rPr>
          <w:t xml:space="preserve"> history</w:t>
        </w:r>
      </w:ins>
      <w:ins w:id="928" w:author="Elizabeth Ann Storm" w:date="2021-12-13T17:11:00Z">
        <w:r w:rsidR="003D5AD5">
          <w:rPr>
            <w:noProof w:val="0"/>
          </w:rPr>
          <w:t xml:space="preserve"> (</w:t>
        </w:r>
      </w:ins>
      <w:ins w:id="929" w:author="Elizabeth Ann Storm" w:date="2021-12-13T16:24:00Z">
        <w:r w:rsidR="00990CAD">
          <w:rPr>
            <w:noProof w:val="0"/>
          </w:rPr>
          <w:t>Hockney-Falco thesis stuff…)</w:t>
        </w:r>
      </w:ins>
      <w:ins w:id="930" w:author="Elizabeth Ann Storm" w:date="2021-12-13T16:33:00Z">
        <w:r w:rsidR="00746DE3">
          <w:rPr>
            <w:noProof w:val="0"/>
          </w:rPr>
          <w:t xml:space="preserve"> </w:t>
        </w:r>
      </w:ins>
    </w:p>
    <w:p w14:paraId="142A5781" w14:textId="6B8F02F4" w:rsidR="00953947" w:rsidRDefault="00B17DBC" w:rsidP="00746DE3">
      <w:pPr>
        <w:pStyle w:val="EndNoteBibliography"/>
        <w:spacing w:line="480" w:lineRule="auto"/>
        <w:rPr>
          <w:ins w:id="931" w:author="Elizabeth Ann Storm" w:date="2021-12-14T13:50:00Z"/>
          <w:noProof w:val="0"/>
        </w:rPr>
      </w:pPr>
      <w:ins w:id="932" w:author="Elizabeth Ann Storm" w:date="2021-12-14T15:51:00Z">
        <w:r>
          <w:rPr>
            <w:noProof w:val="0"/>
          </w:rPr>
          <w:lastRenderedPageBreak/>
          <w:t>Crary argues th</w:t>
        </w:r>
      </w:ins>
      <w:ins w:id="933" w:author="Elizabeth Ann Storm" w:date="2021-12-14T15:52:00Z">
        <w:r>
          <w:rPr>
            <w:noProof w:val="0"/>
          </w:rPr>
          <w:t xml:space="preserve">at western philosophy adopted the </w:t>
        </w:r>
      </w:ins>
      <w:ins w:id="934" w:author="Elizabeth Ann Storm" w:date="2021-12-14T15:51:00Z">
        <w:r>
          <w:rPr>
            <w:noProof w:val="0"/>
          </w:rPr>
          <w:t>camera lucida</w:t>
        </w:r>
      </w:ins>
      <w:ins w:id="935" w:author="Elizabeth" w:date="2022-04-13T14:22:00Z">
        <w:r w:rsidR="00ED4896">
          <w:rPr>
            <w:noProof w:val="0"/>
          </w:rPr>
          <w:t xml:space="preserve"> (or camera obscu</w:t>
        </w:r>
      </w:ins>
      <w:ins w:id="936" w:author="Elizabeth" w:date="2022-04-13T14:23:00Z">
        <w:r w:rsidR="00ED4896">
          <w:rPr>
            <w:noProof w:val="0"/>
          </w:rPr>
          <w:t>ra CHECK)</w:t>
        </w:r>
      </w:ins>
      <w:ins w:id="937" w:author="Elizabeth Ann Storm" w:date="2021-12-14T15:51:00Z">
        <w:r>
          <w:rPr>
            <w:noProof w:val="0"/>
          </w:rPr>
          <w:t xml:space="preserve">, formalized in Europe around the turn of the seventeenth century, </w:t>
        </w:r>
      </w:ins>
      <w:ins w:id="938" w:author="Elizabeth Ann Storm" w:date="2021-12-14T15:52:00Z">
        <w:r>
          <w:rPr>
            <w:noProof w:val="0"/>
          </w:rPr>
          <w:t>as a framework for know</w:t>
        </w:r>
      </w:ins>
      <w:ins w:id="939" w:author="Elizabeth Ann Storm" w:date="2021-12-14T15:53:00Z">
        <w:r>
          <w:rPr>
            <w:noProof w:val="0"/>
          </w:rPr>
          <w:t>ledge</w:t>
        </w:r>
      </w:ins>
    </w:p>
    <w:p w14:paraId="155CF0B1" w14:textId="60B0F0D4" w:rsidR="003B1D61" w:rsidRDefault="00746DE3" w:rsidP="00746DE3">
      <w:pPr>
        <w:pStyle w:val="EndNoteBibliography"/>
        <w:spacing w:line="480" w:lineRule="auto"/>
        <w:rPr>
          <w:ins w:id="940" w:author="Elizabeth Ann Storm" w:date="2021-12-14T11:09:00Z"/>
          <w:noProof w:val="0"/>
        </w:rPr>
      </w:pPr>
      <w:ins w:id="941" w:author="Elizabeth Ann Storm" w:date="2021-12-13T16:33:00Z">
        <w:r>
          <w:rPr>
            <w:noProof w:val="0"/>
          </w:rPr>
          <w:t>(Also get more from Kemp</w:t>
        </w:r>
      </w:ins>
      <w:ins w:id="942" w:author="Elizabeth Ann Storm" w:date="2021-12-14T13:50:00Z">
        <w:r w:rsidR="00953947">
          <w:rPr>
            <w:noProof w:val="0"/>
          </w:rPr>
          <w:t xml:space="preserve"> and Crary</w:t>
        </w:r>
      </w:ins>
      <w:ins w:id="943" w:author="Elizabeth Ann Storm" w:date="2021-12-13T16:33:00Z">
        <w:r>
          <w:rPr>
            <w:noProof w:val="0"/>
          </w:rPr>
          <w:t xml:space="preserve"> re: optical devices</w:t>
        </w:r>
      </w:ins>
      <w:ins w:id="944" w:author="Elizabeth Ann Storm" w:date="2021-12-14T13:50:00Z">
        <w:r w:rsidR="00953947">
          <w:rPr>
            <w:noProof w:val="0"/>
          </w:rPr>
          <w:t xml:space="preserve">, camera lucida, </w:t>
        </w:r>
      </w:ins>
      <w:ins w:id="945" w:author="Elizabeth Ann Storm" w:date="2021-12-13T16:33:00Z">
        <w:r>
          <w:rPr>
            <w:noProof w:val="0"/>
          </w:rPr>
          <w:t xml:space="preserve">and </w:t>
        </w:r>
        <w:r w:rsidRPr="00ED4896">
          <w:rPr>
            <w:b/>
            <w:bCs/>
            <w:noProof w:val="0"/>
            <w:rPrChange w:id="946" w:author="Elizabeth" w:date="2022-04-13T14:23:00Z">
              <w:rPr>
                <w:noProof w:val="0"/>
              </w:rPr>
            </w:rPrChange>
          </w:rPr>
          <w:t>early modernism</w:t>
        </w:r>
        <w:r>
          <w:rPr>
            <w:noProof w:val="0"/>
          </w:rPr>
          <w:t>)</w:t>
        </w:r>
      </w:ins>
      <w:ins w:id="947" w:author="Elizabeth Ann Storm" w:date="2021-12-13T16:34:00Z">
        <w:r>
          <w:rPr>
            <w:noProof w:val="0"/>
          </w:rPr>
          <w:t xml:space="preserve"> </w:t>
        </w:r>
      </w:ins>
      <w:ins w:id="948" w:author="Elizabeth Ann Storm" w:date="2021-12-14T15:54:00Z">
        <w:r w:rsidR="00B17DBC">
          <w:rPr>
            <w:noProof w:val="0"/>
          </w:rPr>
          <w:t>(Vermeer)</w:t>
        </w:r>
      </w:ins>
      <w:ins w:id="949" w:author="Elizabeth" w:date="2022-04-13T15:32:00Z">
        <w:r w:rsidR="00890E22">
          <w:rPr>
            <w:noProof w:val="0"/>
          </w:rPr>
          <w:t xml:space="preserve"> (stay in early modern period)</w:t>
        </w:r>
      </w:ins>
    </w:p>
    <w:p w14:paraId="34774727" w14:textId="38760068" w:rsidR="00746DE3" w:rsidRDefault="00890E22" w:rsidP="00746DE3">
      <w:pPr>
        <w:pStyle w:val="EndNoteBibliography"/>
        <w:spacing w:line="480" w:lineRule="auto"/>
        <w:rPr>
          <w:ins w:id="950" w:author="Elizabeth Ann Storm" w:date="2021-12-14T11:33:00Z"/>
        </w:rPr>
      </w:pPr>
      <w:ins w:id="951" w:author="Elizabeth" w:date="2022-04-13T15:33:00Z">
        <w:r>
          <w:t xml:space="preserve">Paragraph on perspective drawing and </w:t>
        </w:r>
      </w:ins>
      <w:ins w:id="952" w:author="Elizabeth" w:date="2022-04-13T14:23:00Z">
        <w:r w:rsidR="00ED4896">
          <w:t>Rationalism, Enlightenment (c</w:t>
        </w:r>
      </w:ins>
      <w:ins w:id="953" w:author="Elizabeth" w:date="2022-04-13T14:24:00Z">
        <w:r w:rsidR="00ED4896">
          <w:t>ite</w:t>
        </w:r>
      </w:ins>
      <w:ins w:id="954" w:author="Elizabeth" w:date="2022-04-13T14:23:00Z">
        <w:r w:rsidR="00ED4896">
          <w:t xml:space="preserve"> terminology from crary, kemp, and krauss) </w:t>
        </w:r>
      </w:ins>
      <w:ins w:id="955" w:author="Elizabeth Ann Storm" w:date="2021-12-14T15:53:00Z">
        <w:r w:rsidR="00B17DBC" w:rsidRPr="00890E22">
          <w:rPr>
            <w:strike/>
            <w:rPrChange w:id="956" w:author="Elizabeth" w:date="2022-04-13T15:33:00Z">
              <w:rPr/>
            </w:rPrChange>
          </w:rPr>
          <w:t>Perspective</w:t>
        </w:r>
      </w:ins>
      <w:ins w:id="957" w:author="Elizabeth Ann Storm" w:date="2021-12-13T16:50:00Z">
        <w:r w:rsidR="004B71F9" w:rsidRPr="00890E22">
          <w:rPr>
            <w:strike/>
            <w:rPrChange w:id="958" w:author="Elizabeth" w:date="2022-04-13T15:33:00Z">
              <w:rPr/>
            </w:rPrChange>
          </w:rPr>
          <w:t xml:space="preserve"> drawing technology arose around the same time as the development of Descartes analytic geometry, a math (which might be considered a type of technology) that ultimately made</w:t>
        </w:r>
      </w:ins>
      <w:ins w:id="959" w:author="Elizabeth Ann Storm" w:date="2021-12-13T16:51:00Z">
        <w:r w:rsidR="004B71F9" w:rsidRPr="00890E22">
          <w:rPr>
            <w:strike/>
            <w:rPrChange w:id="960" w:author="Elizabeth" w:date="2022-04-13T15:33:00Z">
              <w:rPr/>
            </w:rPrChange>
          </w:rPr>
          <w:t xml:space="preserve"> r</w:t>
        </w:r>
      </w:ins>
      <w:ins w:id="961" w:author="Elizabeth Ann Storm" w:date="2021-12-13T16:50:00Z">
        <w:r w:rsidR="004B71F9" w:rsidRPr="00890E22">
          <w:rPr>
            <w:strike/>
            <w:rPrChange w:id="962" w:author="Elizabeth" w:date="2022-04-13T15:33:00Z">
              <w:rPr/>
            </w:rPrChange>
          </w:rPr>
          <w:t>ecalculating the shape of the solar system possible, laying a foundation for the Age of Reason.</w:t>
        </w:r>
      </w:ins>
      <w:ins w:id="963" w:author="Elizabeth Ann Storm" w:date="2021-12-13T16:51:00Z">
        <w:r w:rsidR="004B71F9">
          <w:t xml:space="preserve"> </w:t>
        </w:r>
      </w:ins>
      <w:ins w:id="964" w:author="Elizabeth" w:date="2022-04-13T15:33:00Z">
        <w:r>
          <w:t xml:space="preserve">(Something like that but rewrite it) </w:t>
        </w:r>
      </w:ins>
      <w:ins w:id="965" w:author="Elizabeth Ann Storm" w:date="2021-12-13T16:51:00Z">
        <w:r w:rsidR="004B71F9">
          <w:t>(</w:t>
        </w:r>
      </w:ins>
      <w:ins w:id="966" w:author="Elizabeth Ann Storm" w:date="2021-12-13T16:52:00Z">
        <w:r w:rsidR="00F2100F">
          <w:t xml:space="preserve">Figure: </w:t>
        </w:r>
      </w:ins>
      <w:ins w:id="967" w:author="Elizabeth Ann Storm" w:date="2021-12-13T16:51:00Z">
        <w:r w:rsidR="004B71F9">
          <w:t>illustration comparing geometry</w:t>
        </w:r>
        <w:r w:rsidR="00F2100F">
          <w:t xml:space="preserve"> hand</w:t>
        </w:r>
      </w:ins>
      <w:ins w:id="968" w:author="Elizabeth Ann Storm" w:date="2021-12-13T16:52:00Z">
        <w:r w:rsidR="00F2100F">
          <w:t xml:space="preserve"> written</w:t>
        </w:r>
      </w:ins>
      <w:ins w:id="969" w:author="Elizabeth Ann Storm" w:date="2021-12-13T16:51:00Z">
        <w:r w:rsidR="00F2100F">
          <w:t xml:space="preserve"> notes with optics </w:t>
        </w:r>
      </w:ins>
      <w:ins w:id="970" w:author="Elizabeth Ann Storm" w:date="2021-12-13T16:52:00Z">
        <w:r w:rsidR="00F2100F">
          <w:t>diagrams)</w:t>
        </w:r>
      </w:ins>
      <w:ins w:id="971" w:author="Elizabeth Ann Storm" w:date="2021-12-14T10:59:00Z">
        <w:r w:rsidR="00E9142F">
          <w:t xml:space="preserve"> (More on mechanism for capturing experience – still pen and ink and slow drawing at this time</w:t>
        </w:r>
      </w:ins>
      <w:ins w:id="972" w:author="Elizabeth Ann Storm" w:date="2021-12-14T11:06:00Z">
        <w:r w:rsidR="00216EA4">
          <w:t>, engravers translated drawings to printable plates, but it was cumbersome</w:t>
        </w:r>
      </w:ins>
      <w:ins w:id="973" w:author="Elizabeth Ann Storm" w:date="2021-12-14T10:59:00Z">
        <w:r w:rsidR="00E9142F">
          <w:t>)</w:t>
        </w:r>
      </w:ins>
      <w:ins w:id="974"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975" w:author="Elizabeth Ann Storm" w:date="2021-12-14T11:35:00Z"/>
        </w:rPr>
        <w:pPrChange w:id="976" w:author="Elizabeth Ann Storm" w:date="2021-12-14T11:37:00Z">
          <w:pPr>
            <w:pStyle w:val="EndNoteBibliography"/>
            <w:spacing w:line="480" w:lineRule="auto"/>
            <w:ind w:firstLine="0"/>
          </w:pPr>
        </w:pPrChange>
      </w:pPr>
      <w:ins w:id="977"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978" w:author="Elizabeth Ann Storm" w:date="2021-12-13T16:34:00Z"/>
        </w:rPr>
        <w:pPrChange w:id="979" w:author="Elizabeth Ann Storm" w:date="2021-12-14T11:37:00Z">
          <w:pPr>
            <w:pStyle w:val="EndNoteBibliography"/>
            <w:spacing w:line="480" w:lineRule="auto"/>
          </w:pPr>
        </w:pPrChange>
      </w:pPr>
      <w:bookmarkStart w:id="980" w:name="_Toc100763163"/>
      <w:ins w:id="981" w:author="Elizabeth Ann Storm" w:date="2021-12-14T11:35:00Z">
        <w:r>
          <w:t xml:space="preserve">Figure </w:t>
        </w:r>
        <w:r>
          <w:fldChar w:fldCharType="begin"/>
        </w:r>
        <w:r>
          <w:instrText xml:space="preserve"> SEQ Figure \* ARABIC </w:instrText>
        </w:r>
      </w:ins>
      <w:r>
        <w:fldChar w:fldCharType="separate"/>
      </w:r>
      <w:ins w:id="982" w:author="Elizabeth Ann Storm" w:date="2021-12-14T12:04:00Z">
        <w:r w:rsidR="00A91C2E">
          <w:rPr>
            <w:noProof/>
          </w:rPr>
          <w:t>4</w:t>
        </w:r>
      </w:ins>
      <w:ins w:id="983"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980"/>
    </w:p>
    <w:p w14:paraId="60C4FC65" w14:textId="77777777" w:rsidR="008420B1" w:rsidRDefault="008420B1" w:rsidP="00746DE3">
      <w:pPr>
        <w:pStyle w:val="EndNoteBibliography"/>
        <w:spacing w:line="480" w:lineRule="auto"/>
        <w:rPr>
          <w:ins w:id="984" w:author="Elizabeth Ann Storm" w:date="2021-12-14T11:35:00Z"/>
        </w:rPr>
      </w:pPr>
    </w:p>
    <w:p w14:paraId="6D7BDF27" w14:textId="1148A8E9" w:rsidR="00457C90" w:rsidRDefault="00746DE3" w:rsidP="00746DE3">
      <w:pPr>
        <w:pStyle w:val="EndNoteBibliography"/>
        <w:spacing w:line="480" w:lineRule="auto"/>
        <w:rPr>
          <w:ins w:id="985" w:author="Elizabeth Ann Storm" w:date="2021-12-14T11:35:00Z"/>
          <w:noProof w:val="0"/>
        </w:rPr>
      </w:pPr>
      <w:ins w:id="986" w:author="Elizabeth Ann Storm" w:date="2021-12-13T16:34:00Z">
        <w:r>
          <w:t>Early</w:t>
        </w:r>
      </w:ins>
      <w:ins w:id="987" w:author="Elizabeth Ann Storm" w:date="2021-12-13T15:43:00Z">
        <w:r w:rsidR="00457C90">
          <w:rPr>
            <w:noProof w:val="0"/>
          </w:rPr>
          <w:t xml:space="preserve"> telescopes and microscopes</w:t>
        </w:r>
      </w:ins>
      <w:ins w:id="988" w:author="Elizabeth Ann Storm" w:date="2021-12-13T16:34:00Z">
        <w:r>
          <w:t xml:space="preserve"> made </w:t>
        </w:r>
      </w:ins>
      <w:ins w:id="989" w:author="Elizabeth" w:date="2022-04-13T15:34:00Z">
        <w:r w:rsidR="00890E22">
          <w:t xml:space="preserve">visible </w:t>
        </w:r>
      </w:ins>
      <w:ins w:id="990" w:author="Elizabeth Ann Storm" w:date="2021-12-13T15:43:00Z">
        <w:r w:rsidR="00457C90">
          <w:rPr>
            <w:noProof w:val="0"/>
          </w:rPr>
          <w:t>images of previously concealed worlds possibl</w:t>
        </w:r>
      </w:ins>
      <w:ins w:id="991" w:author="Elizabeth Ann Storm" w:date="2021-12-13T16:35:00Z">
        <w:r>
          <w:rPr>
            <w:noProof w:val="0"/>
          </w:rPr>
          <w:t>e</w:t>
        </w:r>
      </w:ins>
      <w:ins w:id="992" w:author="Elizabeth Ann Storm" w:date="2021-12-13T15:43:00Z">
        <w:r w:rsidR="00457C90">
          <w:rPr>
            <w:noProof w:val="0"/>
          </w:rPr>
          <w:t>.</w:t>
        </w:r>
      </w:ins>
      <w:ins w:id="993" w:author="Elizabeth Ann Storm" w:date="2021-12-13T16:35:00Z">
        <w:r>
          <w:rPr>
            <w:noProof w:val="0"/>
          </w:rPr>
          <w:t xml:space="preserve"> The o</w:t>
        </w:r>
      </w:ins>
      <w:ins w:id="994" w:author="Elizabeth Ann Storm" w:date="2021-12-13T16:36:00Z">
        <w:r>
          <w:rPr>
            <w:noProof w:val="0"/>
          </w:rPr>
          <w:t xml:space="preserve">ptical devices were hailed as a revolutionary advancement in the human pursuit of </w:t>
        </w:r>
        <w:r>
          <w:rPr>
            <w:noProof w:val="0"/>
          </w:rPr>
          <w:lastRenderedPageBreak/>
          <w:t>scientific knowledge about the universe.</w:t>
        </w:r>
      </w:ins>
      <w:ins w:id="995" w:author="Elizabeth Ann Storm" w:date="2021-12-14T11:08:00Z">
        <w:del w:id="996" w:author="Elizabeth" w:date="2022-04-11T16:42:00Z">
          <w:r w:rsidR="003B1D61" w:rsidDel="008C5CD1">
            <w:rPr>
              <w:noProof w:val="0"/>
            </w:rPr>
            <w:delText xml:space="preserve"> (reference?)</w:delText>
          </w:r>
        </w:del>
      </w:ins>
      <w:ins w:id="997" w:author="Elizabeth Ann Storm" w:date="2021-12-13T16:37:00Z">
        <w:r w:rsidR="00097DE5">
          <w:rPr>
            <w:noProof w:val="0"/>
          </w:rPr>
          <w:t xml:space="preserve"> (some figures from </w:t>
        </w:r>
      </w:ins>
      <w:ins w:id="998" w:author="Elizabeth Ann Storm" w:date="2021-12-14T11:07:00Z">
        <w:r w:rsidR="00216EA4">
          <w:rPr>
            <w:noProof w:val="0"/>
          </w:rPr>
          <w:t>Galileo</w:t>
        </w:r>
      </w:ins>
      <w:ins w:id="999" w:author="Elizabeth Ann Storm" w:date="2021-12-13T16:37:00Z">
        <w:r w:rsidR="00097DE5">
          <w:rPr>
            <w:noProof w:val="0"/>
          </w:rPr>
          <w:t xml:space="preserve"> paintings of moon, </w:t>
        </w:r>
      </w:ins>
      <w:ins w:id="1000" w:author="Elizabeth Ann Storm" w:date="2021-12-14T11:07:00Z">
        <w:r w:rsidR="00216EA4">
          <w:rPr>
            <w:noProof w:val="0"/>
          </w:rPr>
          <w:t>Jupiter</w:t>
        </w:r>
      </w:ins>
      <w:ins w:id="1001" w:author="Elizabeth Ann Storm" w:date="2021-12-13T16:37:00Z">
        <w:r w:rsidR="00097DE5">
          <w:rPr>
            <w:noProof w:val="0"/>
          </w:rPr>
          <w:t>, etc. as seen through telescope)</w:t>
        </w:r>
      </w:ins>
      <w:ins w:id="1002" w:author="Elizabeth Ann Storm" w:date="2021-12-13T16:34:00Z">
        <w:r>
          <w:t xml:space="preserve"> </w:t>
        </w:r>
      </w:ins>
      <w:ins w:id="1003" w:author="Elizabeth Ann Storm" w:date="2021-12-14T11:09:00Z">
        <w:r w:rsidR="003B1D61">
          <w:t>(a few more sentences</w:t>
        </w:r>
      </w:ins>
      <w:ins w:id="1004" w:author="Elizabeth" w:date="2022-04-12T15:59:00Z">
        <w:r w:rsidR="00092F08">
          <w:t xml:space="preserve"> – Hal Foster Scopic Regimes look for microscope and VanLewenhook </w:t>
        </w:r>
      </w:ins>
      <w:ins w:id="1005" w:author="Elizabeth Ann Storm" w:date="2021-12-14T11:09:00Z">
        <w:r w:rsidR="003B1D61">
          <w:t xml:space="preserve">) </w:t>
        </w:r>
      </w:ins>
      <w:ins w:id="1006" w:author="Elizabeth Ann Storm" w:date="2021-12-13T15:43:00Z">
        <w:r w:rsidR="00457C90">
          <w:rPr>
            <w:noProof w:val="0"/>
          </w:rPr>
          <w:t>This was a rationalistic way of knowing and depicting the world</w:t>
        </w:r>
      </w:ins>
      <w:ins w:id="1007" w:author="Elizabeth Ann Storm" w:date="2021-12-13T16:52:00Z">
        <w:r w:rsidR="00F2100F">
          <w:rPr>
            <w:noProof w:val="0"/>
          </w:rPr>
          <w:t xml:space="preserve"> driven by the human sense of vision as a clear pathway to kno</w:t>
        </w:r>
      </w:ins>
      <w:ins w:id="1008" w:author="Elizabeth Ann Storm" w:date="2021-12-13T16:53:00Z">
        <w:r w:rsidR="00F2100F">
          <w:rPr>
            <w:noProof w:val="0"/>
          </w:rPr>
          <w:t>wledge</w:t>
        </w:r>
      </w:ins>
      <w:ins w:id="1009" w:author="Elizabeth Ann Storm" w:date="2021-12-13T15:43:00Z">
        <w:r w:rsidR="00457C90">
          <w:rPr>
            <w:noProof w:val="0"/>
          </w:rPr>
          <w:t>.</w:t>
        </w:r>
      </w:ins>
      <w:ins w:id="1010"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011" w:author="Elizabeth Ann Storm" w:date="2021-12-14T11:36:00Z"/>
        </w:rPr>
        <w:pPrChange w:id="1012" w:author="Elizabeth Ann Storm" w:date="2021-12-14T11:36:00Z">
          <w:pPr>
            <w:pStyle w:val="EndNoteBibliography"/>
            <w:spacing w:line="480" w:lineRule="auto"/>
            <w:ind w:firstLine="0"/>
          </w:pPr>
        </w:pPrChange>
      </w:pPr>
      <w:ins w:id="1013"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014" w:author="Elizabeth Ann Storm" w:date="2021-12-13T17:55:00Z"/>
        </w:rPr>
        <w:pPrChange w:id="1015" w:author="Elizabeth Ann Storm" w:date="2021-12-14T11:36:00Z">
          <w:pPr>
            <w:pStyle w:val="EndNoteBibliography"/>
            <w:spacing w:line="480" w:lineRule="auto"/>
          </w:pPr>
        </w:pPrChange>
      </w:pPr>
      <w:bookmarkStart w:id="1016" w:name="_Toc100763164"/>
      <w:ins w:id="1017" w:author="Elizabeth Ann Storm" w:date="2021-12-14T11:36:00Z">
        <w:r>
          <w:t xml:space="preserve">Figure </w:t>
        </w:r>
        <w:r>
          <w:fldChar w:fldCharType="begin"/>
        </w:r>
        <w:r>
          <w:instrText xml:space="preserve"> SEQ Figure \* ARABIC </w:instrText>
        </w:r>
      </w:ins>
      <w:r>
        <w:fldChar w:fldCharType="separate"/>
      </w:r>
      <w:ins w:id="1018" w:author="Elizabeth Ann Storm" w:date="2021-12-14T12:04:00Z">
        <w:r w:rsidR="00A91C2E">
          <w:rPr>
            <w:noProof/>
          </w:rPr>
          <w:t>5</w:t>
        </w:r>
      </w:ins>
      <w:ins w:id="1019" w:author="Elizabeth Ann Storm" w:date="2021-12-14T11:36:00Z">
        <w:r>
          <w:fldChar w:fldCharType="end"/>
        </w:r>
        <w:r>
          <w:t>. placeholder image for Galileo astronomy ink drawings/paintings</w:t>
        </w:r>
      </w:ins>
      <w:bookmarkEnd w:id="1016"/>
    </w:p>
    <w:p w14:paraId="37835D35" w14:textId="77777777" w:rsidR="008420B1" w:rsidRDefault="008420B1" w:rsidP="003E5110">
      <w:pPr>
        <w:pStyle w:val="EndNoteBibliography"/>
        <w:spacing w:line="480" w:lineRule="auto"/>
        <w:rPr>
          <w:ins w:id="1020" w:author="Elizabeth Ann Storm" w:date="2021-12-14T11:36:00Z"/>
          <w:noProof w:val="0"/>
        </w:rPr>
      </w:pPr>
    </w:p>
    <w:p w14:paraId="47345661" w14:textId="74E67CAF" w:rsidR="004B234A" w:rsidRDefault="004B234A">
      <w:pPr>
        <w:pStyle w:val="Heading3"/>
        <w:rPr>
          <w:ins w:id="1021" w:author="Elizabeth Ann Storm" w:date="2021-12-14T13:32:00Z"/>
        </w:rPr>
        <w:pPrChange w:id="1022" w:author="Elizabeth Ann Storm" w:date="2021-12-14T13:32:00Z">
          <w:pPr>
            <w:pStyle w:val="EndNoteBibliography"/>
            <w:spacing w:line="480" w:lineRule="auto"/>
          </w:pPr>
        </w:pPrChange>
      </w:pPr>
      <w:ins w:id="1023" w:author="Elizabeth Ann Storm" w:date="2021-12-14T13:32:00Z">
        <w:del w:id="1024" w:author="Elizabeth" w:date="2022-04-11T16:46:00Z">
          <w:r w:rsidDel="008C5CD1">
            <w:delText xml:space="preserve">Sub-Sub section1? </w:delText>
          </w:r>
        </w:del>
      </w:ins>
      <w:bookmarkStart w:id="1025" w:name="_Toc100588213"/>
      <w:ins w:id="1026" w:author="Elizabeth" w:date="2022-04-11T16:47:00Z">
        <w:r w:rsidR="008C5CD1">
          <w:t>Early modern practice</w:t>
        </w:r>
      </w:ins>
      <w:bookmarkEnd w:id="1025"/>
      <w:ins w:id="1027" w:author="Elizabeth Ann Storm" w:date="2021-12-14T13:33:00Z">
        <w:del w:id="1028" w:author="Elizabeth" w:date="2022-04-11T16:47:00Z">
          <w:r w:rsidR="00E14C43" w:rsidDel="008C5CD1">
            <w:delText>Studio Practice connections?</w:delText>
          </w:r>
        </w:del>
      </w:ins>
    </w:p>
    <w:p w14:paraId="533CFCEB" w14:textId="622DF1CE" w:rsidR="003E5110" w:rsidRDefault="003E5110" w:rsidP="003E5110">
      <w:pPr>
        <w:pStyle w:val="EndNoteBibliography"/>
        <w:spacing w:line="480" w:lineRule="auto"/>
        <w:rPr>
          <w:ins w:id="1029" w:author="Elizabeth Ann Storm" w:date="2021-12-14T11:11:00Z"/>
          <w:noProof w:val="0"/>
        </w:rPr>
      </w:pPr>
      <w:ins w:id="1030" w:author="Elizabeth Ann Storm" w:date="2021-12-13T17:55:00Z">
        <w:r>
          <w:rPr>
            <w:noProof w:val="0"/>
          </w:rPr>
          <w:t xml:space="preserve">I used </w:t>
        </w:r>
      </w:ins>
      <w:ins w:id="1031" w:author="Elizabeth Ann Storm" w:date="2021-12-14T11:10:00Z">
        <w:r w:rsidR="003B1D61">
          <w:rPr>
            <w:noProof w:val="0"/>
          </w:rPr>
          <w:t xml:space="preserve">the </w:t>
        </w:r>
      </w:ins>
      <w:ins w:id="1032" w:author="Elizabeth Ann Storm" w:date="2021-12-13T17:55:00Z">
        <w:r>
          <w:rPr>
            <w:noProof w:val="0"/>
          </w:rPr>
          <w:t>classical techniques</w:t>
        </w:r>
      </w:ins>
      <w:ins w:id="1033" w:author="Elizabeth Ann Storm" w:date="2021-12-13T17:57:00Z">
        <w:r w:rsidR="0047630A">
          <w:rPr>
            <w:noProof w:val="0"/>
          </w:rPr>
          <w:t xml:space="preserve"> of perspectival rendering</w:t>
        </w:r>
      </w:ins>
      <w:ins w:id="1034" w:author="Elizabeth Ann Storm" w:date="2021-12-13T17:55:00Z">
        <w:r>
          <w:rPr>
            <w:noProof w:val="0"/>
          </w:rPr>
          <w:t xml:space="preserve"> </w:t>
        </w:r>
      </w:ins>
      <w:ins w:id="1035" w:author="Elizabeth Ann Storm" w:date="2021-12-13T17:56:00Z">
        <w:r>
          <w:rPr>
            <w:noProof w:val="0"/>
          </w:rPr>
          <w:t xml:space="preserve">alongside images sourced from </w:t>
        </w:r>
      </w:ins>
      <w:ins w:id="1036" w:author="Elizabeth Ann Storm" w:date="2021-12-13T17:57:00Z">
        <w:r>
          <w:rPr>
            <w:noProof w:val="0"/>
          </w:rPr>
          <w:t xml:space="preserve">telescopes, for example, </w:t>
        </w:r>
      </w:ins>
      <w:ins w:id="1037" w:author="Elizabeth Ann Storm" w:date="2021-12-13T17:55:00Z">
        <w:r>
          <w:rPr>
            <w:noProof w:val="0"/>
          </w:rPr>
          <w:t>to give my work an early modern historicity.</w:t>
        </w:r>
      </w:ins>
      <w:ins w:id="1038" w:author="Elizabeth Ann Storm" w:date="2021-12-13T17:57:00Z">
        <w:r w:rsidR="0047630A">
          <w:rPr>
            <w:noProof w:val="0"/>
          </w:rPr>
          <w:t xml:space="preserve"> My mode of drawing with chalk alluded to </w:t>
        </w:r>
      </w:ins>
      <w:ins w:id="1039" w:author="Elizabeth Ann Storm" w:date="2021-12-13T17:58:00Z">
        <w:r w:rsidR="0047630A">
          <w:rPr>
            <w:noProof w:val="0"/>
          </w:rPr>
          <w:t>the quick thoughts and sketches of a notebook study.</w:t>
        </w:r>
      </w:ins>
      <w:ins w:id="1040" w:author="Elizabeth" w:date="2022-04-13T13:50:00Z">
        <w:r w:rsidR="00D8017F">
          <w:rPr>
            <w:noProof w:val="0"/>
          </w:rPr>
          <w:t xml:space="preserve"> I used traditional warm and cool transparent glazes of acrylic to mimic the </w:t>
        </w:r>
      </w:ins>
      <w:ins w:id="1041" w:author="Elizabeth Ann Storm" w:date="2021-12-13T17:58:00Z">
        <w:r w:rsidR="0047630A">
          <w:rPr>
            <w:noProof w:val="0"/>
          </w:rPr>
          <w:t xml:space="preserve"> (a little more here</w:t>
        </w:r>
      </w:ins>
      <w:ins w:id="1042" w:author="Elizabeth" w:date="2022-04-11T16:47:00Z">
        <w:r w:rsidR="008C5CD1">
          <w:rPr>
            <w:noProof w:val="0"/>
          </w:rPr>
          <w:t xml:space="preserve"> with image</w:t>
        </w:r>
      </w:ins>
      <w:ins w:id="1043" w:author="Elizabeth Ann Storm" w:date="2021-12-13T17:58:00Z">
        <w:r w:rsidR="0047630A">
          <w:rPr>
            <w:noProof w:val="0"/>
          </w:rPr>
          <w:t>)</w:t>
        </w:r>
      </w:ins>
      <w:ins w:id="1044"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045" w:author="Elizabeth Ann Storm" w:date="2021-12-14T11:16:00Z"/>
        </w:rPr>
        <w:pPrChange w:id="1046" w:author="Elizabeth Ann Storm" w:date="2021-12-14T11:36:00Z">
          <w:pPr>
            <w:pStyle w:val="EndNoteBibliography"/>
            <w:spacing w:line="480" w:lineRule="auto"/>
            <w:ind w:firstLine="0"/>
          </w:pPr>
        </w:pPrChange>
      </w:pPr>
      <w:ins w:id="1047"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048" w:author="Elizabeth Ann Storm" w:date="2021-12-14T11:37:00Z"/>
        </w:rPr>
        <w:pPrChange w:id="1049" w:author="Elizabeth Ann Storm" w:date="2021-12-14T13:29:00Z">
          <w:pPr>
            <w:pStyle w:val="EndNoteBibliography"/>
            <w:spacing w:line="480" w:lineRule="auto"/>
          </w:pPr>
        </w:pPrChange>
      </w:pPr>
      <w:bookmarkStart w:id="1050" w:name="_Ref90373217"/>
      <w:bookmarkStart w:id="1051" w:name="_Toc100763165"/>
      <w:ins w:id="1052" w:author="Elizabeth Ann Storm" w:date="2021-12-14T11:16:00Z">
        <w:r>
          <w:t xml:space="preserve">Figure </w:t>
        </w:r>
        <w:r>
          <w:fldChar w:fldCharType="begin"/>
        </w:r>
        <w:r>
          <w:instrText xml:space="preserve"> SEQ Figure \* ARABIC </w:instrText>
        </w:r>
      </w:ins>
      <w:r>
        <w:fldChar w:fldCharType="separate"/>
      </w:r>
      <w:ins w:id="1053" w:author="Elizabeth Ann Storm" w:date="2021-12-14T12:04:00Z">
        <w:r w:rsidR="00A91C2E">
          <w:rPr>
            <w:noProof/>
          </w:rPr>
          <w:t>6</w:t>
        </w:r>
      </w:ins>
      <w:ins w:id="1054" w:author="Elizabeth Ann Storm" w:date="2021-12-14T11:16:00Z">
        <w:r>
          <w:fldChar w:fldCharType="end"/>
        </w:r>
        <w:bookmarkEnd w:id="1050"/>
        <w:r>
          <w:t xml:space="preserve"> "View of Yellowknife Bay, Mars" charcoal, pastel, conte crayon, and acrylic on canvas, 108" x 84", 2016-2017</w:t>
        </w:r>
      </w:ins>
      <w:bookmarkEnd w:id="1051"/>
    </w:p>
    <w:p w14:paraId="5406B9A2" w14:textId="687ED3D9" w:rsidR="00AC4473" w:rsidRDefault="00711A69">
      <w:pPr>
        <w:pStyle w:val="EndNoteBibliography"/>
        <w:spacing w:line="480" w:lineRule="auto"/>
        <w:rPr>
          <w:ins w:id="1055" w:author="Elizabeth Ann Storm" w:date="2021-12-13T15:52:00Z"/>
        </w:rPr>
        <w:pPrChange w:id="1056" w:author="Elizabeth Ann Storm" w:date="2021-12-13T17:56:00Z">
          <w:pPr/>
        </w:pPrChange>
      </w:pPr>
      <w:moveFromRangeStart w:id="1057" w:author="Elizabeth Ann Storm" w:date="2021-12-13T15:51:00Z" w:name="move90303087"/>
      <w:moveFrom w:id="1058" w:author="Elizabeth Ann Storm" w:date="2021-12-13T15:51:00Z">
        <w:r w:rsidRPr="007A2142" w:rsidDel="00F0511B">
          <w:rPr>
            <w:noProof w:val="0"/>
          </w:rPr>
          <w:t xml:space="preserve">I thought I could sense more about a thing if I was able to draw it deftly. </w:t>
        </w:r>
      </w:moveFrom>
      <w:moveFromRangeEnd w:id="1057"/>
      <w:del w:id="1059"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060" w:author="Elizabeth Ann Storm" w:date="2021-12-13T15:51:00Z">
        <w:r w:rsidRPr="007A2142" w:rsidDel="00AC4473">
          <w:rPr>
            <w:noProof w:val="0"/>
          </w:rPr>
          <w:delText xml:space="preserve">that </w:delText>
        </w:r>
      </w:del>
      <w:del w:id="1061" w:author="Elizabeth Ann Storm" w:date="2021-12-13T16:25:00Z">
        <w:r w:rsidRPr="007A2142" w:rsidDel="00990CAD">
          <w:rPr>
            <w:noProof w:val="0"/>
          </w:rPr>
          <w:delText>view was</w:delText>
        </w:r>
        <w:r w:rsidR="00B94AC7" w:rsidDel="00990CAD">
          <w:rPr>
            <w:noProof w:val="0"/>
          </w:rPr>
          <w:delText>. So,</w:delText>
        </w:r>
      </w:del>
      <w:ins w:id="1062" w:author="Elizabeth Ann Storm" w:date="2021-12-13T16:25:00Z">
        <w:r w:rsidR="00990CAD">
          <w:rPr>
            <w:noProof w:val="0"/>
          </w:rPr>
          <w:t>I arrived at this recurring theme of optical devices</w:t>
        </w:r>
      </w:ins>
      <w:ins w:id="1063"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064" w:author="Elizabeth Ann Storm" w:date="2021-12-13T16:27:00Z">
        <w:r w:rsidR="00C67705">
          <w:rPr>
            <w:noProof w:val="0"/>
          </w:rPr>
          <w:t>continued to i</w:t>
        </w:r>
      </w:ins>
      <w:del w:id="1065" w:author="Elizabeth Ann Storm" w:date="2021-12-13T16:27:00Z">
        <w:r w:rsidRPr="007A2142" w:rsidDel="00C67705">
          <w:rPr>
            <w:noProof w:val="0"/>
          </w:rPr>
          <w:delText>i</w:delText>
        </w:r>
      </w:del>
      <w:r w:rsidRPr="007A2142">
        <w:rPr>
          <w:noProof w:val="0"/>
        </w:rPr>
        <w:t>nvestigate</w:t>
      </w:r>
      <w:del w:id="1066" w:author="Elizabeth Ann Storm" w:date="2021-12-13T16:27:00Z">
        <w:r w:rsidR="00B94AC7" w:rsidDel="00C67705">
          <w:rPr>
            <w:noProof w:val="0"/>
          </w:rPr>
          <w:delText>d</w:delText>
        </w:r>
      </w:del>
      <w:r w:rsidRPr="007A2142">
        <w:rPr>
          <w:noProof w:val="0"/>
        </w:rPr>
        <w:t xml:space="preserve"> vision itself.</w:t>
      </w:r>
      <w:ins w:id="1067"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068" w:author="Elizabeth Ann Storm" w:date="2021-12-13T17:21:00Z">
        <w:r w:rsidR="003F75F4">
          <w:rPr>
            <w:noProof w:val="0"/>
          </w:rPr>
          <w:t>The concepts of image-making and perception</w:t>
        </w:r>
      </w:ins>
      <w:ins w:id="1069" w:author="Elizabeth Ann Storm" w:date="2021-12-13T17:22:00Z">
        <w:r w:rsidR="003F75F4">
          <w:rPr>
            <w:noProof w:val="0"/>
          </w:rPr>
          <w:t xml:space="preserve"> were</w:t>
        </w:r>
      </w:ins>
      <w:ins w:id="1070" w:author="Elizabeth Ann Storm" w:date="2021-12-13T17:21:00Z">
        <w:r w:rsidR="003F75F4">
          <w:rPr>
            <w:noProof w:val="0"/>
          </w:rPr>
          <w:t xml:space="preserve"> already stirring in my mind. </w:t>
        </w:r>
      </w:ins>
      <w:ins w:id="1071" w:author="Elizabeth Ann Storm" w:date="2021-12-13T16:41:00Z">
        <w:r w:rsidR="00097DE5">
          <w:rPr>
            <w:noProof w:val="0"/>
          </w:rPr>
          <w:t xml:space="preserve">I first reflected on the subjectivity of perception with </w:t>
        </w:r>
      </w:ins>
      <w:ins w:id="1072" w:author="Elizabeth Ann Storm" w:date="2021-12-13T16:38:00Z">
        <w:r w:rsidR="00097DE5">
          <w:rPr>
            <w:noProof w:val="0"/>
          </w:rPr>
          <w:t>this new dimension to my practice</w:t>
        </w:r>
      </w:ins>
      <w:ins w:id="1073" w:author="Elizabeth Ann Storm" w:date="2021-12-13T16:41:00Z">
        <w:r w:rsidR="00097DE5">
          <w:rPr>
            <w:noProof w:val="0"/>
          </w:rPr>
          <w:t>.</w:t>
        </w:r>
      </w:ins>
      <w:ins w:id="1074"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075" w:author="Elizabeth Ann Storm" w:date="2021-12-14T13:30:00Z"/>
        </w:rPr>
      </w:pPr>
      <w:ins w:id="1076"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077" w:author="Elizabeth Ann Storm" w:date="2021-12-13T16:42:00Z">
        <w:r w:rsidR="00B84117">
          <w:rPr>
            <w:noProof w:val="0"/>
          </w:rPr>
          <w:t>glimpse</w:t>
        </w:r>
      </w:ins>
      <w:ins w:id="1078" w:author="Elizabeth Ann Storm" w:date="2021-12-13T15:52:00Z">
        <w:r w:rsidRPr="007A2142">
          <w:rPr>
            <w:noProof w:val="0"/>
          </w:rPr>
          <w:t xml:space="preserve"> these same spatial ordering structures in forests. The comparison between the man-made and the living, organic structures was fascinating.</w:t>
        </w:r>
      </w:ins>
      <w:ins w:id="1079" w:author="Elizabeth Ann Storm" w:date="2021-12-13T17:20:00Z">
        <w:r w:rsidR="003F75F4">
          <w:rPr>
            <w:noProof w:val="0"/>
          </w:rPr>
          <w:t xml:space="preserve"> </w:t>
        </w:r>
      </w:ins>
      <w:ins w:id="1080"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081" w:author="Elizabeth Ann Storm" w:date="2021-12-13T17:20:00Z">
        <w:r w:rsidR="003F75F4">
          <w:t xml:space="preserve">Clearly, </w:t>
        </w:r>
      </w:ins>
      <w:ins w:id="1082"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083" w:author="Elizabeth Ann Storm" w:date="2021-12-13T17:22:00Z">
        <w:r w:rsidR="002E10CB">
          <w:t xml:space="preserve">I made artworks </w:t>
        </w:r>
      </w:ins>
      <w:ins w:id="1084" w:author="Elizabeth Ann Storm" w:date="2021-12-13T17:23:00Z">
        <w:r w:rsidR="002E10CB">
          <w:t xml:space="preserve">reflective of this Cartesian universe. (figure) </w:t>
        </w:r>
      </w:ins>
      <w:ins w:id="1085" w:author="Elizabeth Ann Storm" w:date="2021-12-13T15:52:00Z">
        <w:r>
          <w:t xml:space="preserve">In this context, I can also </w:t>
        </w:r>
      </w:ins>
      <w:ins w:id="1086" w:author="Elizabeth Ann Storm" w:date="2021-12-13T17:13:00Z">
        <w:r w:rsidR="008B4453">
          <w:t xml:space="preserve">bear in </w:t>
        </w:r>
        <w:r w:rsidR="008B4453">
          <w:lastRenderedPageBreak/>
          <w:t>mind</w:t>
        </w:r>
      </w:ins>
      <w:ins w:id="1087" w:author="Elizabeth Ann Storm" w:date="2021-12-13T15:52:00Z">
        <w:r>
          <w:t xml:space="preserve"> </w:t>
        </w:r>
        <w:r w:rsidRPr="007A2142">
          <w:t xml:space="preserve">how the way of drawing became a way of seeing and reinforced a rationalistic way of </w:t>
        </w:r>
      </w:ins>
      <w:ins w:id="1088" w:author="Elizabeth Ann Storm" w:date="2021-12-13T18:15:00Z">
        <w:r w:rsidR="009C13B4">
          <w:t>knowing reality.</w:t>
        </w:r>
      </w:ins>
    </w:p>
    <w:p w14:paraId="3F448BAE" w14:textId="259D9627" w:rsidR="004B234A" w:rsidRDefault="004B234A">
      <w:pPr>
        <w:pStyle w:val="EndNoteBibliography"/>
        <w:spacing w:line="480" w:lineRule="auto"/>
        <w:rPr>
          <w:ins w:id="1089" w:author="Elizabeth Ann Storm" w:date="2021-12-14T11:37:00Z"/>
          <w:noProof w:val="0"/>
        </w:rPr>
      </w:pPr>
      <w:ins w:id="1090" w:author="Elizabeth Ann Storm" w:date="2021-12-14T13:31:00Z">
        <w:r>
          <w:t>(close section</w:t>
        </w:r>
      </w:ins>
      <w:ins w:id="1091" w:author="Elizabeth Ann Storm" w:date="2021-12-14T13:34:00Z">
        <w:r w:rsidR="00E14C43">
          <w:t xml:space="preserve"> – connect each statement above to thoughts mentioned in section – drawings, perspective, early modern sense of vision</w:t>
        </w:r>
      </w:ins>
      <w:ins w:id="1092" w:author="Elizabeth Ann Storm" w:date="2021-12-14T13:31:00Z">
        <w:r>
          <w:t>)</w:t>
        </w:r>
      </w:ins>
    </w:p>
    <w:p w14:paraId="2687950E" w14:textId="77777777" w:rsidR="008420B1" w:rsidRDefault="008420B1">
      <w:pPr>
        <w:pStyle w:val="EndNoteBibliography"/>
        <w:keepNext/>
        <w:spacing w:line="480" w:lineRule="auto"/>
        <w:ind w:firstLine="0"/>
        <w:jc w:val="center"/>
        <w:rPr>
          <w:ins w:id="1093" w:author="Elizabeth Ann Storm" w:date="2021-12-14T11:39:00Z"/>
        </w:rPr>
        <w:pPrChange w:id="1094" w:author="Elizabeth Ann Storm" w:date="2021-12-14T11:39:00Z">
          <w:pPr>
            <w:pStyle w:val="EndNoteBibliography"/>
            <w:spacing w:line="480" w:lineRule="auto"/>
            <w:ind w:firstLine="0"/>
          </w:pPr>
        </w:pPrChange>
      </w:pPr>
      <w:ins w:id="1095"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096" w:author="Elizabeth Ann Storm" w:date="2021-12-14T11:43:00Z">
          <w:pPr/>
        </w:pPrChange>
      </w:pPr>
      <w:bookmarkStart w:id="1097" w:name="_Toc100763166"/>
      <w:ins w:id="1098" w:author="Elizabeth Ann Storm" w:date="2021-12-14T11:39:00Z">
        <w:r>
          <w:t xml:space="preserve">Figure </w:t>
        </w:r>
        <w:r>
          <w:fldChar w:fldCharType="begin"/>
        </w:r>
        <w:r>
          <w:instrText xml:space="preserve"> SEQ Figure \* ARABIC </w:instrText>
        </w:r>
      </w:ins>
      <w:r>
        <w:fldChar w:fldCharType="separate"/>
      </w:r>
      <w:ins w:id="1099" w:author="Elizabeth Ann Storm" w:date="2021-12-14T12:04:00Z">
        <w:r w:rsidR="00A91C2E">
          <w:rPr>
            <w:noProof/>
          </w:rPr>
          <w:t>7</w:t>
        </w:r>
      </w:ins>
      <w:ins w:id="1100" w:author="Elizabeth Ann Storm" w:date="2021-12-14T11:39:00Z">
        <w:r>
          <w:fldChar w:fldCharType="end"/>
        </w:r>
        <w:r>
          <w:t>. placeholder for past works</w:t>
        </w:r>
      </w:ins>
      <w:bookmarkEnd w:id="1097"/>
    </w:p>
    <w:p w14:paraId="2E2C5B33" w14:textId="15FC4F4D" w:rsidR="00711A69" w:rsidRPr="007A2142" w:rsidDel="00C0428C" w:rsidRDefault="00711A69" w:rsidP="00711A69">
      <w:pPr>
        <w:rPr>
          <w:del w:id="1101" w:author="Elizabeth Ann Storm" w:date="2021-12-13T17:32:00Z"/>
        </w:rPr>
      </w:pPr>
      <w:del w:id="1102"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103" w:author="Elizabeth Ann Storm" w:date="2021-12-13T15:38:00Z">
        <w:r w:rsidRPr="007A2142" w:rsidDel="001B11C5">
          <w:delText>alism</w:delText>
        </w:r>
      </w:del>
      <w:del w:id="1104"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107"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108" w:name="_Toc90309855"/>
      <w:bookmarkStart w:id="1109" w:name="_Toc90318039"/>
      <w:bookmarkStart w:id="1110" w:name="_Toc90374464"/>
      <w:bookmarkStart w:id="1111" w:name="_Toc90376071"/>
      <w:bookmarkStart w:id="1112" w:name="_Toc90376156"/>
      <w:bookmarkStart w:id="1113" w:name="_Toc90381223"/>
      <w:bookmarkStart w:id="1114" w:name="_Toc100588214"/>
      <w:bookmarkEnd w:id="1108"/>
      <w:bookmarkEnd w:id="1109"/>
      <w:bookmarkEnd w:id="1110"/>
      <w:bookmarkEnd w:id="1111"/>
      <w:bookmarkEnd w:id="1112"/>
      <w:bookmarkEnd w:id="1113"/>
      <w:bookmarkEnd w:id="1114"/>
    </w:p>
    <w:p w14:paraId="76B37D1B" w14:textId="2931D991" w:rsidR="00711A69" w:rsidRPr="007A2142" w:rsidDel="00C0428C" w:rsidRDefault="00711A69" w:rsidP="00711A69">
      <w:pPr>
        <w:rPr>
          <w:del w:id="1115" w:author="Elizabeth Ann Storm" w:date="2021-12-13T17:32:00Z"/>
        </w:rPr>
      </w:pPr>
      <w:del w:id="1116" w:author="Elizabeth Ann Storm" w:date="2021-12-13T17:32:00Z">
        <w:r w:rsidRPr="007A2142" w:rsidDel="00C0428C">
          <w:delText xml:space="preserve">Drawing from life, rubbing </w:delText>
        </w:r>
        <w:r w:rsidR="00862CE7" w:rsidRPr="007A2142" w:rsidDel="00C0428C">
          <w:delText>textures</w:delText>
        </w:r>
      </w:del>
      <w:del w:id="1117" w:author="Elizabeth Ann Storm" w:date="2021-12-01T13:00:00Z">
        <w:r w:rsidR="00862CE7" w:rsidRPr="007A2142" w:rsidDel="002D4EB0">
          <w:delText>,</w:delText>
        </w:r>
      </w:del>
      <w:del w:id="1118"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119" w:name="_Toc90309856"/>
        <w:bookmarkStart w:id="1120" w:name="_Toc90318040"/>
        <w:bookmarkStart w:id="1121" w:name="_Toc90374465"/>
        <w:bookmarkStart w:id="1122" w:name="_Toc90376072"/>
        <w:bookmarkStart w:id="1123" w:name="_Toc90376157"/>
        <w:bookmarkStart w:id="1124" w:name="_Toc90381224"/>
        <w:bookmarkStart w:id="1125" w:name="_Toc100588215"/>
        <w:bookmarkEnd w:id="1119"/>
        <w:bookmarkEnd w:id="1120"/>
        <w:bookmarkEnd w:id="1121"/>
        <w:bookmarkEnd w:id="1122"/>
        <w:bookmarkEnd w:id="1123"/>
        <w:bookmarkEnd w:id="1124"/>
        <w:bookmarkEnd w:id="1125"/>
      </w:del>
    </w:p>
    <w:p w14:paraId="532DBD0A" w14:textId="1CF23A64" w:rsidR="005E04DF" w:rsidRDefault="00711A69" w:rsidP="00BD300C">
      <w:pPr>
        <w:pStyle w:val="Heading2"/>
        <w:rPr>
          <w:ins w:id="1126" w:author="Elizabeth Ann Storm" w:date="2021-12-13T18:05:00Z"/>
        </w:rPr>
      </w:pPr>
      <w:del w:id="1127" w:author="Elizabeth Ann Storm" w:date="2021-12-13T17:32:00Z">
        <w:r w:rsidDel="00C0428C">
          <w:delText>Gaining perspective</w:delText>
        </w:r>
      </w:del>
      <w:bookmarkStart w:id="1128" w:name="_Toc100588216"/>
      <w:ins w:id="1129" w:author="Elizabeth Ann Storm" w:date="2021-12-13T17:32:00Z">
        <w:del w:id="1130" w:author="Elizabeth" w:date="2022-04-14T15:27:00Z">
          <w:r w:rsidR="00C0428C" w:rsidDel="004E431D">
            <w:delText xml:space="preserve">Subsection 2 – </w:delText>
          </w:r>
        </w:del>
      </w:ins>
      <w:ins w:id="1131" w:author="Elizabeth Ann Storm" w:date="2021-12-14T15:59:00Z">
        <w:del w:id="1132" w:author="Elizabeth" w:date="2022-04-14T15:27:00Z">
          <w:r w:rsidR="002544D2" w:rsidDel="004E431D">
            <w:delText>(19</w:delText>
          </w:r>
          <w:r w:rsidR="002544D2" w:rsidRPr="002544D2" w:rsidDel="004E431D">
            <w:rPr>
              <w:vertAlign w:val="superscript"/>
              <w:rPrChange w:id="1133" w:author="Elizabeth Ann Storm" w:date="2021-12-14T15:59:00Z">
                <w:rPr/>
              </w:rPrChange>
            </w:rPr>
            <w:delText>th</w:delText>
          </w:r>
          <w:r w:rsidR="002544D2" w:rsidDel="004E431D">
            <w:delText xml:space="preserve"> c.) </w:delText>
          </w:r>
        </w:del>
      </w:ins>
      <w:ins w:id="1134" w:author="Elizabeth Ann Storm" w:date="2021-12-13T18:00:00Z">
        <w:del w:id="1135" w:author="Elizabeth" w:date="2022-04-14T15:27:00Z">
          <w:r w:rsidR="0047630A" w:rsidDel="004E431D">
            <w:delText xml:space="preserve">laying the foundation for </w:delText>
          </w:r>
        </w:del>
      </w:ins>
      <w:ins w:id="1136" w:author="Elizabeth Ann Storm" w:date="2021-12-13T17:32:00Z">
        <w:del w:id="1137" w:author="Elizabeth" w:date="2022-04-14T15:27:00Z">
          <w:r w:rsidR="00C0428C" w:rsidDel="004E431D">
            <w:delText>20</w:delText>
          </w:r>
          <w:r w:rsidR="00C0428C" w:rsidRPr="00C0428C" w:rsidDel="004E431D">
            <w:rPr>
              <w:vertAlign w:val="superscript"/>
              <w:rPrChange w:id="1138" w:author="Elizabeth Ann Storm" w:date="2021-12-13T17:32:00Z">
                <w:rPr/>
              </w:rPrChange>
            </w:rPr>
            <w:delText>th</w:delText>
          </w:r>
          <w:r w:rsidR="00C0428C" w:rsidDel="004E431D">
            <w:delText xml:space="preserve"> century modernism</w:delText>
          </w:r>
        </w:del>
      </w:ins>
      <w:ins w:id="1139" w:author="Elizabeth Ann Storm" w:date="2021-12-14T16:11:00Z">
        <w:del w:id="1140" w:author="Elizabeth" w:date="2022-04-14T15:27:00Z">
          <w:r w:rsidR="00715FAB" w:rsidDel="004E431D">
            <w:delText xml:space="preserve"> “the threshold of our modernity”</w:delText>
          </w:r>
        </w:del>
      </w:ins>
      <w:bookmarkEnd w:id="1128"/>
      <w:ins w:id="1141" w:author="Elizabeth" w:date="2022-04-14T15:27:00Z">
        <w:r w:rsidR="004E431D">
          <w:t>The threshold of our modernity</w:t>
        </w:r>
      </w:ins>
    </w:p>
    <w:p w14:paraId="121B9370" w14:textId="15E81B7A" w:rsidR="009C13B4" w:rsidRDefault="00AC7848" w:rsidP="009C13B4">
      <w:pPr>
        <w:pStyle w:val="EndNoteBibliography"/>
        <w:spacing w:line="480" w:lineRule="auto"/>
        <w:rPr>
          <w:ins w:id="1142" w:author="Elizabeth Ann Storm" w:date="2021-12-14T12:35:00Z"/>
          <w:noProof w:val="0"/>
        </w:rPr>
      </w:pPr>
      <w:ins w:id="1143" w:author="Elizabeth Ann Storm" w:date="2021-12-13T18:12:00Z">
        <w:r>
          <w:rPr>
            <w:noProof w:val="0"/>
          </w:rPr>
          <w:t>(How optical devices in early modern times through to modernism drove visual sensing and visualization as modes of thinking</w:t>
        </w:r>
      </w:ins>
      <w:ins w:id="1144" w:author="Elizabeth Ann Storm" w:date="2021-12-14T14:31:00Z">
        <w:r w:rsidR="0097607F">
          <w:rPr>
            <w:noProof w:val="0"/>
          </w:rPr>
          <w:t xml:space="preserve"> and knowing</w:t>
        </w:r>
      </w:ins>
      <w:ins w:id="1145" w:author="Elizabeth Ann Storm" w:date="2021-12-13T18:12:00Z">
        <w:r w:rsidR="009C13B4">
          <w:rPr>
            <w:noProof w:val="0"/>
          </w:rPr>
          <w:t>)</w:t>
        </w:r>
      </w:ins>
      <w:ins w:id="1146" w:author="Elizabeth Ann Storm" w:date="2021-12-13T18:13:00Z">
        <w:r w:rsidR="009C13B4">
          <w:rPr>
            <w:noProof w:val="0"/>
          </w:rPr>
          <w:t xml:space="preserve"> </w:t>
        </w:r>
      </w:ins>
      <w:ins w:id="1147" w:author="Elizabeth Ann Storm" w:date="2021-12-14T16:54:00Z">
        <w:r w:rsidR="006700A6">
          <w:rPr>
            <w:noProof w:val="0"/>
          </w:rPr>
          <w:t xml:space="preserve">(the last section was the cartesian, </w:t>
        </w:r>
      </w:ins>
      <w:ins w:id="1148" w:author="Elizabeth Ann Storm" w:date="2021-12-14T16:55:00Z">
        <w:r w:rsidR="006700A6">
          <w:rPr>
            <w:noProof w:val="0"/>
          </w:rPr>
          <w:t>this section is how I’m getting to moving pictures, video, etc. the dynamic)</w:t>
        </w:r>
      </w:ins>
      <w:ins w:id="1149" w:author="Elizabeth" w:date="2022-04-13T13:45:00Z">
        <w:r w:rsidR="00FB2838">
          <w:rPr>
            <w:noProof w:val="0"/>
          </w:rPr>
          <w:t xml:space="preserve"> (keep relating it to my work – I’m thinking about this because I think of my work in terms of vision, visualizing, the visual, etc., </w:t>
        </w:r>
      </w:ins>
      <w:ins w:id="1150" w:author="Elizabeth" w:date="2022-04-13T13:46:00Z">
        <w:r w:rsidR="00FB2838">
          <w:rPr>
            <w:noProof w:val="0"/>
          </w:rPr>
          <w:t>and my move from static to dynamic and back and forth)</w:t>
        </w:r>
      </w:ins>
    </w:p>
    <w:p w14:paraId="63941B37" w14:textId="77777777" w:rsidR="000E7617" w:rsidRDefault="00D8017F" w:rsidP="000E7617">
      <w:pPr>
        <w:pStyle w:val="EndNoteBibliography"/>
        <w:spacing w:line="480" w:lineRule="auto"/>
        <w:rPr>
          <w:ins w:id="1151" w:author="Elizabeth" w:date="2022-04-14T16:34:00Z"/>
          <w:noProof w:val="0"/>
        </w:rPr>
      </w:pPr>
      <w:ins w:id="1152" w:author="Elizabeth" w:date="2022-04-13T13:51:00Z">
        <w:r>
          <w:rPr>
            <w:noProof w:val="0"/>
          </w:rPr>
          <w:t>This burgeoning practice of mine</w:t>
        </w:r>
      </w:ins>
      <w:ins w:id="1153" w:author="Elizabeth" w:date="2022-04-13T13:52:00Z">
        <w:r>
          <w:rPr>
            <w:noProof w:val="0"/>
          </w:rPr>
          <w:t xml:space="preserve"> coalesce</w:t>
        </w:r>
      </w:ins>
      <w:ins w:id="1154" w:author="Elizabeth" w:date="2022-04-13T13:57:00Z">
        <w:r w:rsidR="003E2E4F">
          <w:rPr>
            <w:noProof w:val="0"/>
          </w:rPr>
          <w:t>d</w:t>
        </w:r>
      </w:ins>
      <w:ins w:id="1155" w:author="Elizabeth" w:date="2022-04-13T13:52:00Z">
        <w:r>
          <w:rPr>
            <w:noProof w:val="0"/>
          </w:rPr>
          <w:t xml:space="preserve"> around the theme of vision, which I </w:t>
        </w:r>
      </w:ins>
      <w:ins w:id="1156" w:author="Elizabeth" w:date="2022-04-13T13:57:00Z">
        <w:r w:rsidR="003E2E4F">
          <w:rPr>
            <w:noProof w:val="0"/>
          </w:rPr>
          <w:t>have taken</w:t>
        </w:r>
      </w:ins>
      <w:ins w:id="1157" w:author="Elizabeth" w:date="2022-04-13T13:52:00Z">
        <w:r>
          <w:rPr>
            <w:noProof w:val="0"/>
          </w:rPr>
          <w:t xml:space="preserve"> in multiple directions. </w:t>
        </w:r>
      </w:ins>
      <w:ins w:id="1158" w:author="Elizabeth" w:date="2022-04-13T13:53:00Z">
        <w:r w:rsidR="008A03A5">
          <w:rPr>
            <w:noProof w:val="0"/>
          </w:rPr>
          <w:t xml:space="preserve">I </w:t>
        </w:r>
        <w:r w:rsidR="000F5809">
          <w:rPr>
            <w:noProof w:val="0"/>
          </w:rPr>
          <w:t xml:space="preserve">came to find the work of </w:t>
        </w:r>
      </w:ins>
      <w:ins w:id="1159" w:author="Elizabeth" w:date="2022-04-13T13:58:00Z">
        <w:r w:rsidR="00F23178">
          <w:rPr>
            <w:noProof w:val="0"/>
          </w:rPr>
          <w:t xml:space="preserve">historian </w:t>
        </w:r>
      </w:ins>
      <w:ins w:id="1160" w:author="Elizabeth" w:date="2022-04-13T13:57:00Z">
        <w:r w:rsidR="003E2E4F">
          <w:rPr>
            <w:noProof w:val="0"/>
          </w:rPr>
          <w:t>Martin Kemp</w:t>
        </w:r>
      </w:ins>
      <w:ins w:id="1161" w:author="Elizabeth" w:date="2022-04-13T13:58:00Z">
        <w:r w:rsidR="003E2E4F">
          <w:rPr>
            <w:noProof w:val="0"/>
          </w:rPr>
          <w:t xml:space="preserve">, and later </w:t>
        </w:r>
        <w:r w:rsidR="00F23178">
          <w:rPr>
            <w:noProof w:val="0"/>
          </w:rPr>
          <w:t xml:space="preserve">critic and theorist </w:t>
        </w:r>
        <w:r w:rsidR="003E2E4F">
          <w:rPr>
            <w:noProof w:val="0"/>
          </w:rPr>
          <w:t>Jonathon Crary, whose</w:t>
        </w:r>
        <w:r w:rsidR="00F23178">
          <w:rPr>
            <w:noProof w:val="0"/>
          </w:rPr>
          <w:t xml:space="preserve"> writings</w:t>
        </w:r>
      </w:ins>
      <w:ins w:id="1162" w:author="Elizabeth" w:date="2022-04-13T13:59:00Z">
        <w:r w:rsidR="00F23178">
          <w:rPr>
            <w:noProof w:val="0"/>
          </w:rPr>
          <w:t xml:space="preserve"> reflect similar avenues of curiosity. </w:t>
        </w:r>
      </w:ins>
      <w:proofErr w:type="spellStart"/>
      <w:ins w:id="1163" w:author="Elizabeth" w:date="2022-04-14T16:07:00Z">
        <w:r w:rsidR="0073027E">
          <w:rPr>
            <w:noProof w:val="0"/>
          </w:rPr>
          <w:t>Crary</w:t>
        </w:r>
        <w:proofErr w:type="spellEnd"/>
        <w:r w:rsidR="0073027E">
          <w:rPr>
            <w:noProof w:val="0"/>
          </w:rPr>
          <w:t xml:space="preserve"> </w:t>
        </w:r>
      </w:ins>
      <w:ins w:id="1164" w:author="Elizabeth Ann Storm" w:date="2021-12-14T16:05:00Z">
        <w:del w:id="1165"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166" w:author="Elizabeth Ann Storm" w:date="2021-12-14T16:13:00Z">
        <w:r w:rsidR="00715FAB">
          <w:rPr>
            <w:noProof w:val="0"/>
          </w:rPr>
          <w:t xml:space="preserve">the </w:t>
        </w:r>
        <w:del w:id="1167" w:author="Elizabeth" w:date="2022-04-13T13:37:00Z">
          <w:r w:rsidR="00715FAB" w:rsidDel="00671BEF">
            <w:rPr>
              <w:noProof w:val="0"/>
            </w:rPr>
            <w:delText>es</w:delText>
          </w:r>
        </w:del>
      </w:ins>
      <w:ins w:id="1168" w:author="Elizabeth Ann Storm" w:date="2021-12-14T16:14:00Z">
        <w:del w:id="1169" w:author="Elizabeth" w:date="2022-04-13T13:37:00Z">
          <w:r w:rsidR="00715FAB" w:rsidDel="00671BEF">
            <w:rPr>
              <w:noProof w:val="0"/>
            </w:rPr>
            <w:delText>say</w:delText>
          </w:r>
        </w:del>
      </w:ins>
      <w:ins w:id="1170" w:author="Elizabeth" w:date="2022-04-13T13:37:00Z">
        <w:r w:rsidR="00671BEF">
          <w:rPr>
            <w:noProof w:val="0"/>
          </w:rPr>
          <w:t>1988</w:t>
        </w:r>
      </w:ins>
      <w:ins w:id="1171" w:author="Elizabeth" w:date="2022-04-13T13:38:00Z">
        <w:r w:rsidR="00671BEF">
          <w:rPr>
            <w:noProof w:val="0"/>
          </w:rPr>
          <w:t xml:space="preserve"> issue of </w:t>
        </w:r>
        <w:r w:rsidR="00671BEF" w:rsidRPr="004C4943">
          <w:rPr>
            <w:i/>
            <w:iCs/>
            <w:noProof w:val="0"/>
            <w:rPrChange w:id="1172" w:author="Elizabeth" w:date="2022-04-13T13:38:00Z">
              <w:rPr>
                <w:noProof w:val="0"/>
              </w:rPr>
            </w:rPrChange>
          </w:rPr>
          <w:t>October</w:t>
        </w:r>
        <w:r w:rsidR="004C4943">
          <w:rPr>
            <w:noProof w:val="0"/>
          </w:rPr>
          <w:t xml:space="preserve"> with </w:t>
        </w:r>
      </w:ins>
      <w:ins w:id="1173" w:author="Elizabeth Ann Storm" w:date="2021-12-14T16:14:00Z">
        <w:del w:id="1174" w:author="Elizabeth" w:date="2022-04-13T13:38:00Z">
          <w:r w:rsidR="00715FAB" w:rsidDel="004C4943">
            <w:rPr>
              <w:noProof w:val="0"/>
            </w:rPr>
            <w:delText xml:space="preserve"> </w:delText>
          </w:r>
          <w:r w:rsidR="00715FAB" w:rsidDel="00671BEF">
            <w:rPr>
              <w:noProof w:val="0"/>
            </w:rPr>
            <w:delText xml:space="preserve">form of </w:delText>
          </w:r>
        </w:del>
      </w:ins>
      <w:ins w:id="1175" w:author="Elizabeth Ann Storm" w:date="2021-12-14T16:05:00Z">
        <w:r w:rsidR="005A1599">
          <w:rPr>
            <w:noProof w:val="0"/>
          </w:rPr>
          <w:t xml:space="preserve">“Techniques of the Observer”. </w:t>
        </w:r>
      </w:ins>
      <w:proofErr w:type="spellStart"/>
      <w:ins w:id="1176" w:author="Elizabeth" w:date="2022-04-14T16:12:00Z">
        <w:r w:rsidR="000F669F">
          <w:rPr>
            <w:noProof w:val="0"/>
          </w:rPr>
          <w:t>Crary’s</w:t>
        </w:r>
        <w:proofErr w:type="spellEnd"/>
        <w:r w:rsidR="000F669F">
          <w:rPr>
            <w:noProof w:val="0"/>
          </w:rPr>
          <w:t xml:space="preserve"> reading of history says t</w:t>
        </w:r>
      </w:ins>
      <w:ins w:id="1177" w:author="Elizabeth Ann Storm" w:date="2021-12-14T16:01:00Z">
        <w:del w:id="1178"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179" w:author="Elizabeth Ann Storm" w:date="2021-12-14T16:01:00Z">
              <w:rPr>
                <w:noProof w:val="0"/>
              </w:rPr>
            </w:rPrChange>
          </w:rPr>
          <w:t>th</w:t>
        </w:r>
        <w:r w:rsidR="00F42B27">
          <w:rPr>
            <w:noProof w:val="0"/>
          </w:rPr>
          <w:t xml:space="preserve"> century</w:t>
        </w:r>
      </w:ins>
      <w:ins w:id="1180" w:author="Elizabeth" w:date="2022-04-14T16:12:00Z">
        <w:r w:rsidR="000F669F">
          <w:rPr>
            <w:noProof w:val="0"/>
          </w:rPr>
          <w:t xml:space="preserve"> is </w:t>
        </w:r>
      </w:ins>
      <w:ins w:id="1181" w:author="Elizabeth Ann Storm" w:date="2021-12-14T16:01:00Z">
        <w:del w:id="1182" w:author="Elizabeth" w:date="2022-04-14T16:12:00Z">
          <w:r w:rsidR="00F42B27" w:rsidDel="000F669F">
            <w:rPr>
              <w:noProof w:val="0"/>
            </w:rPr>
            <w:delText xml:space="preserve">, </w:delText>
          </w:r>
        </w:del>
        <w:del w:id="1183" w:author="Elizabeth" w:date="2022-04-14T16:13:00Z">
          <w:r w:rsidR="00F42B27" w:rsidDel="000F669F">
            <w:rPr>
              <w:noProof w:val="0"/>
            </w:rPr>
            <w:delText xml:space="preserve">the moment </w:delText>
          </w:r>
        </w:del>
        <w:r w:rsidR="00F42B27">
          <w:rPr>
            <w:noProof w:val="0"/>
          </w:rPr>
          <w:t xml:space="preserve">when physical optics merges with physics, </w:t>
        </w:r>
      </w:ins>
      <w:ins w:id="1184" w:author="Elizabeth" w:date="2022-04-14T16:13:00Z">
        <w:r w:rsidR="000F669F">
          <w:rPr>
            <w:noProof w:val="0"/>
          </w:rPr>
          <w:t>and p</w:t>
        </w:r>
      </w:ins>
      <w:ins w:id="1185" w:author="Elizabeth Ann Storm" w:date="2021-12-14T16:01:00Z">
        <w:del w:id="1186" w:author="Elizabeth" w:date="2022-04-14T16:13:00Z">
          <w:r w:rsidR="00F42B27" w:rsidDel="000F669F">
            <w:rPr>
              <w:noProof w:val="0"/>
            </w:rPr>
            <w:delText>p</w:delText>
          </w:r>
        </w:del>
        <w:r w:rsidR="00F42B27">
          <w:rPr>
            <w:noProof w:val="0"/>
          </w:rPr>
          <w:t>hysiological optics comes to dominate the study of vision</w:t>
        </w:r>
      </w:ins>
      <w:ins w:id="1187"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193" w:author="Elizabeth Ann Storm" w:date="2021-12-14T16:05:00Z">
        <w:r w:rsidR="005A1599">
          <w:rPr>
            <w:noProof w:val="0"/>
          </w:rPr>
          <w:t xml:space="preserve">He </w:t>
        </w:r>
      </w:ins>
      <w:ins w:id="1194" w:author="Elizabeth Ann Storm" w:date="2021-12-14T16:06:00Z">
        <w:del w:id="1195" w:author="Elizabeth" w:date="2022-04-14T16:09:00Z">
          <w:r w:rsidR="005A1599" w:rsidDel="000F669F">
            <w:rPr>
              <w:noProof w:val="0"/>
            </w:rPr>
            <w:delText>traces</w:delText>
          </w:r>
        </w:del>
      </w:ins>
      <w:ins w:id="1196" w:author="Elizabeth" w:date="2022-04-14T16:09:00Z">
        <w:r w:rsidR="000F669F">
          <w:rPr>
            <w:noProof w:val="0"/>
          </w:rPr>
          <w:t>links</w:t>
        </w:r>
      </w:ins>
      <w:ins w:id="1197" w:author="Elizabeth Ann Storm" w:date="2021-12-14T16:06:00Z">
        <w:r w:rsidR="005A1599">
          <w:rPr>
            <w:noProof w:val="0"/>
          </w:rPr>
          <w:t xml:space="preserve"> </w:t>
        </w:r>
      </w:ins>
      <w:ins w:id="1198" w:author="Elizabeth" w:date="2022-04-14T16:10:00Z">
        <w:r w:rsidR="000F669F">
          <w:rPr>
            <w:noProof w:val="0"/>
          </w:rPr>
          <w:t>e</w:t>
        </w:r>
      </w:ins>
      <w:ins w:id="1199" w:author="Elizabeth Ann Storm" w:date="2021-12-14T16:06:00Z">
        <w:del w:id="1200" w:author="Elizabeth" w:date="2022-04-14T16:10:00Z">
          <w:r w:rsidR="005A1599" w:rsidDel="000F669F">
            <w:rPr>
              <w:noProof w:val="0"/>
            </w:rPr>
            <w:delText>a l</w:delText>
          </w:r>
        </w:del>
        <w:del w:id="1201" w:author="Elizabeth" w:date="2022-04-14T16:09:00Z">
          <w:r w:rsidR="005A1599" w:rsidDel="000F669F">
            <w:rPr>
              <w:noProof w:val="0"/>
            </w:rPr>
            <w:delText xml:space="preserve">ine through </w:delText>
          </w:r>
        </w:del>
      </w:ins>
      <w:ins w:id="1202" w:author="Elizabeth" w:date="2022-04-13T13:44:00Z">
        <w:r w:rsidR="00FB2838">
          <w:rPr>
            <w:noProof w:val="0"/>
          </w:rPr>
          <w:t xml:space="preserve">arly Enlightenment </w:t>
        </w:r>
      </w:ins>
      <w:ins w:id="1203" w:author="Elizabeth Ann Storm" w:date="2021-12-14T16:06:00Z">
        <w:r w:rsidR="005A1599">
          <w:rPr>
            <w:noProof w:val="0"/>
          </w:rPr>
          <w:t xml:space="preserve">optical experiments </w:t>
        </w:r>
      </w:ins>
      <w:ins w:id="1204" w:author="Elizabeth" w:date="2022-04-13T13:45:00Z">
        <w:r w:rsidR="00FB2838">
          <w:rPr>
            <w:noProof w:val="0"/>
          </w:rPr>
          <w:t>and later</w:t>
        </w:r>
      </w:ins>
      <w:ins w:id="1205" w:author="Elizabeth Ann Storm" w:date="2021-12-14T16:06:00Z">
        <w:del w:id="1206" w:author="Elizabeth" w:date="2022-04-13T13:45:00Z">
          <w:r w:rsidR="005A1599" w:rsidDel="00FB2838">
            <w:rPr>
              <w:noProof w:val="0"/>
            </w:rPr>
            <w:delText>by</w:delText>
          </w:r>
        </w:del>
        <w:r w:rsidR="005A1599">
          <w:rPr>
            <w:noProof w:val="0"/>
          </w:rPr>
          <w:t xml:space="preserve"> </w:t>
        </w:r>
      </w:ins>
      <w:ins w:id="1207" w:author="Elizabeth" w:date="2022-04-13T13:44:00Z">
        <w:r w:rsidR="00FB2838">
          <w:rPr>
            <w:noProof w:val="0"/>
          </w:rPr>
          <w:t>Enlightenment</w:t>
        </w:r>
      </w:ins>
      <w:ins w:id="1208" w:author="Elizabeth" w:date="2022-04-13T13:45:00Z">
        <w:r w:rsidR="00FB2838">
          <w:rPr>
            <w:noProof w:val="0"/>
          </w:rPr>
          <w:t xml:space="preserve"> and rationalist</w:t>
        </w:r>
      </w:ins>
      <w:ins w:id="1209" w:author="Elizabeth" w:date="2022-04-13T13:44:00Z">
        <w:r w:rsidR="00FB2838">
          <w:rPr>
            <w:noProof w:val="0"/>
          </w:rPr>
          <w:t xml:space="preserve"> philosophers and theorists</w:t>
        </w:r>
      </w:ins>
      <w:ins w:id="1210" w:author="Elizabeth" w:date="2022-04-13T14:21:00Z">
        <w:r w:rsidR="00ED4896">
          <w:rPr>
            <w:noProof w:val="0"/>
          </w:rPr>
          <w:t xml:space="preserve"> to </w:t>
        </w:r>
      </w:ins>
      <w:ins w:id="1211" w:author="Elizabeth" w:date="2022-04-14T16:08:00Z">
        <w:r w:rsidR="00436D51">
          <w:rPr>
            <w:noProof w:val="0"/>
          </w:rPr>
          <w:t>the</w:t>
        </w:r>
      </w:ins>
      <w:ins w:id="1212" w:author="Elizabeth" w:date="2022-04-14T16:10:00Z">
        <w:r w:rsidR="000F669F">
          <w:rPr>
            <w:noProof w:val="0"/>
          </w:rPr>
          <w:t xml:space="preserve"> thinking of</w:t>
        </w:r>
      </w:ins>
      <w:ins w:id="1213" w:author="Elizabeth" w:date="2022-04-14T16:08:00Z">
        <w:r w:rsidR="00436D51">
          <w:rPr>
            <w:noProof w:val="0"/>
          </w:rPr>
          <w:t xml:space="preserve"> postmodernist</w:t>
        </w:r>
      </w:ins>
      <w:ins w:id="1214" w:author="Elizabeth" w:date="2022-04-14T16:09:00Z">
        <w:r w:rsidR="000F669F">
          <w:rPr>
            <w:noProof w:val="0"/>
          </w:rPr>
          <w:t>s</w:t>
        </w:r>
      </w:ins>
      <w:ins w:id="1215" w:author="Elizabeth" w:date="2022-04-14T16:08:00Z">
        <w:r w:rsidR="00436D51">
          <w:rPr>
            <w:noProof w:val="0"/>
          </w:rPr>
          <w:t xml:space="preserve"> and structuralists. </w:t>
        </w:r>
      </w:ins>
    </w:p>
    <w:p w14:paraId="7036825A" w14:textId="39AF11DD" w:rsidR="000E7617" w:rsidRDefault="005A1599" w:rsidP="000E7617">
      <w:pPr>
        <w:pStyle w:val="EndNoteBibliography"/>
        <w:spacing w:line="480" w:lineRule="auto"/>
        <w:rPr>
          <w:ins w:id="1216" w:author="Elizabeth Ann Storm" w:date="2021-12-14T16:55:00Z"/>
          <w:noProof w:val="0"/>
        </w:rPr>
        <w:pPrChange w:id="1217" w:author="Elizabeth" w:date="2022-04-14T16:34:00Z">
          <w:pPr>
            <w:pStyle w:val="EndNoteBibliography"/>
            <w:spacing w:line="480" w:lineRule="auto"/>
          </w:pPr>
        </w:pPrChange>
      </w:pPr>
      <w:ins w:id="1218" w:author="Elizabeth Ann Storm" w:date="2021-12-14T16:06:00Z">
        <w:del w:id="1219" w:author="Elizabeth" w:date="2022-04-13T13:44:00Z">
          <w:r w:rsidDel="00FB2838">
            <w:rPr>
              <w:noProof w:val="0"/>
            </w:rPr>
            <w:delText xml:space="preserve">Goethe, through </w:delText>
          </w:r>
        </w:del>
      </w:ins>
      <w:ins w:id="1220" w:author="Elizabeth Ann Storm" w:date="2021-12-14T16:08:00Z">
        <w:del w:id="1221" w:author="Elizabeth" w:date="2022-04-13T13:44:00Z">
          <w:r w:rsidDel="00FB2838">
            <w:rPr>
              <w:noProof w:val="0"/>
            </w:rPr>
            <w:delText xml:space="preserve">the philosophies and theories of </w:delText>
          </w:r>
        </w:del>
      </w:ins>
      <w:ins w:id="1222" w:author="Elizabeth Ann Storm" w:date="2021-12-14T16:06:00Z">
        <w:del w:id="1223" w:author="Elizabeth" w:date="2022-04-13T13:44:00Z">
          <w:r w:rsidDel="00FB2838">
            <w:rPr>
              <w:noProof w:val="0"/>
            </w:rPr>
            <w:delText xml:space="preserve">Newton, Leibniz, </w:delText>
          </w:r>
        </w:del>
      </w:ins>
      <w:ins w:id="1224" w:author="Elizabeth Ann Storm" w:date="2021-12-14T16:07:00Z">
        <w:del w:id="1225" w:author="Elizabeth" w:date="2022-04-13T13:44:00Z">
          <w:r w:rsidDel="00FB2838">
            <w:rPr>
              <w:noProof w:val="0"/>
            </w:rPr>
            <w:delText>Descartes</w:delText>
          </w:r>
        </w:del>
      </w:ins>
      <w:ins w:id="1226" w:author="Elizabeth Ann Storm" w:date="2021-12-14T16:06:00Z">
        <w:del w:id="1227" w:author="Elizabeth" w:date="2022-04-13T13:44:00Z">
          <w:r w:rsidDel="00FB2838">
            <w:rPr>
              <w:noProof w:val="0"/>
            </w:rPr>
            <w:delText xml:space="preserve">, and Locke, Kant, Blake, Foucault, Schopenhauer, de Biran, Condillac, </w:delText>
          </w:r>
        </w:del>
      </w:ins>
      <w:ins w:id="1228" w:author="Elizabeth Ann Storm" w:date="2021-12-14T16:07:00Z">
        <w:del w:id="1229" w:author="Elizabeth" w:date="2022-04-13T13:44:00Z">
          <w:r w:rsidDel="00FB2838">
            <w:rPr>
              <w:noProof w:val="0"/>
            </w:rPr>
            <w:delText>and Hegel,</w:delText>
          </w:r>
        </w:del>
      </w:ins>
      <w:ins w:id="1230" w:author="Elizabeth Ann Storm" w:date="2021-12-14T16:08:00Z">
        <w:del w:id="1231" w:author="Elizabeth" w:date="2022-04-13T13:44:00Z">
          <w:r w:rsidDel="00FB2838">
            <w:rPr>
              <w:noProof w:val="0"/>
            </w:rPr>
            <w:delText xml:space="preserve"> </w:delText>
          </w:r>
        </w:del>
      </w:ins>
      <w:ins w:id="1232" w:author="Elizabeth Ann Storm" w:date="2021-12-14T16:07:00Z">
        <w:del w:id="1233" w:author="Elizabeth" w:date="2022-04-13T13:44:00Z">
          <w:r w:rsidDel="00FB2838">
            <w:rPr>
              <w:noProof w:val="0"/>
            </w:rPr>
            <w:delText>finally making it to Benjamin and Baudelaire</w:delText>
          </w:r>
        </w:del>
      </w:ins>
      <w:ins w:id="1234" w:author="Elizabeth" w:date="2022-04-14T16:24:00Z">
        <w:r w:rsidR="00142C69">
          <w:rPr>
            <w:noProof w:val="0"/>
          </w:rPr>
          <w:t xml:space="preserve">His </w:t>
        </w:r>
      </w:ins>
      <w:ins w:id="1235" w:author="Elizabeth" w:date="2022-04-14T16:25:00Z">
        <w:r w:rsidR="00142C69">
          <w:rPr>
            <w:noProof w:val="0"/>
          </w:rPr>
          <w:t>argument</w:t>
        </w:r>
      </w:ins>
      <w:ins w:id="1236" w:author="Elizabeth" w:date="2022-04-14T16:27:00Z">
        <w:r w:rsidR="00142C69">
          <w:rPr>
            <w:noProof w:val="0"/>
          </w:rPr>
          <w:t>, which I find so interesting as a speculation on models of reality,</w:t>
        </w:r>
      </w:ins>
      <w:ins w:id="1237" w:author="Elizabeth" w:date="2022-04-14T16:24:00Z">
        <w:r w:rsidR="00142C69">
          <w:rPr>
            <w:noProof w:val="0"/>
          </w:rPr>
          <w:t xml:space="preserve"> </w:t>
        </w:r>
      </w:ins>
      <w:ins w:id="1238" w:author="Elizabeth" w:date="2022-04-14T16:27:00Z">
        <w:r w:rsidR="00142C69">
          <w:rPr>
            <w:noProof w:val="0"/>
          </w:rPr>
          <w:t>is</w:t>
        </w:r>
      </w:ins>
      <w:ins w:id="1239" w:author="Elizabeth" w:date="2022-04-14T16:34:00Z">
        <w:r w:rsidR="000E7617">
          <w:rPr>
            <w:noProof w:val="0"/>
          </w:rPr>
          <w:t xml:space="preserve"> that</w:t>
        </w:r>
      </w:ins>
      <w:ins w:id="1240" w:author="Elizabeth" w:date="2022-04-14T16:35:00Z">
        <w:r w:rsidR="000E7617">
          <w:rPr>
            <w:noProof w:val="0"/>
          </w:rPr>
          <w:t>, as a model of reality,</w:t>
        </w:r>
      </w:ins>
      <w:ins w:id="1241" w:author="Elizabeth" w:date="2022-04-14T16:25:00Z">
        <w:r w:rsidR="00142C69">
          <w:rPr>
            <w:noProof w:val="0"/>
          </w:rPr>
          <w:t xml:space="preserve"> </w:t>
        </w:r>
      </w:ins>
      <w:ins w:id="1242" w:author="Elizabeth" w:date="2022-04-14T16:24:00Z">
        <w:r w:rsidR="00142C69">
          <w:rPr>
            <w:noProof w:val="0"/>
          </w:rPr>
          <w:t>the camera obscura</w:t>
        </w:r>
      </w:ins>
      <w:ins w:id="1243" w:author="Elizabeth" w:date="2022-04-14T16:26:00Z">
        <w:r w:rsidR="00142C69">
          <w:rPr>
            <w:noProof w:val="0"/>
          </w:rPr>
          <w:t xml:space="preserve">’s historic specificity to the early modern age becomes complicated at the turn of the </w:t>
        </w:r>
      </w:ins>
      <w:ins w:id="1244" w:author="Elizabeth" w:date="2022-04-14T16:27:00Z">
        <w:r w:rsidR="00142C69">
          <w:rPr>
            <w:noProof w:val="0"/>
          </w:rPr>
          <w:t>20</w:t>
        </w:r>
        <w:r w:rsidR="00142C69" w:rsidRPr="00142C69">
          <w:rPr>
            <w:noProof w:val="0"/>
            <w:vertAlign w:val="superscript"/>
            <w:rPrChange w:id="1245" w:author="Elizabeth" w:date="2022-04-14T16:27:00Z">
              <w:rPr>
                <w:noProof w:val="0"/>
              </w:rPr>
            </w:rPrChange>
          </w:rPr>
          <w:t>th</w:t>
        </w:r>
        <w:r w:rsidR="00142C69">
          <w:rPr>
            <w:noProof w:val="0"/>
          </w:rPr>
          <w:t xml:space="preserve"> century with the emergence of early cinematic devices</w:t>
        </w:r>
      </w:ins>
      <w:ins w:id="1246" w:author="Elizabeth" w:date="2022-04-14T16:32:00Z">
        <w:r w:rsidR="000E7617">
          <w:rPr>
            <w:noProof w:val="0"/>
          </w:rPr>
          <w:t xml:space="preserve"> </w:t>
        </w:r>
      </w:ins>
      <w:ins w:id="1247" w:author="Elizabeth" w:date="2022-04-14T16:27:00Z">
        <w:r w:rsidR="00142C69">
          <w:rPr>
            <w:noProof w:val="0"/>
          </w:rPr>
          <w:t>and is rendered.</w:t>
        </w:r>
      </w:ins>
      <w:ins w:id="1248" w:author="Elizabeth" w:date="2022-04-14T16:28:00Z">
        <w:r w:rsidR="00142C69">
          <w:rPr>
            <w:noProof w:val="0"/>
          </w:rPr>
          <w:t xml:space="preserve"> The interweaving </w:t>
        </w:r>
      </w:ins>
      <w:ins w:id="1249" w:author="Elizabeth" w:date="2022-04-14T16:33:00Z">
        <w:r w:rsidR="000E7617">
          <w:rPr>
            <w:noProof w:val="0"/>
          </w:rPr>
          <w:t xml:space="preserve">of </w:t>
        </w:r>
      </w:ins>
      <w:ins w:id="1250" w:author="Elizabeth" w:date="2022-04-14T16:32:00Z">
        <w:r w:rsidR="000E7617">
          <w:rPr>
            <w:noProof w:val="0"/>
          </w:rPr>
          <w:t>practices of</w:t>
        </w:r>
      </w:ins>
      <w:ins w:id="1251" w:author="Elizabeth" w:date="2022-04-14T16:33:00Z">
        <w:r w:rsidR="000E7617">
          <w:rPr>
            <w:noProof w:val="0"/>
          </w:rPr>
          <w:t xml:space="preserve"> visuality and visualization, of science, mechanics, and technology, and of philosophies of reality is exemplified in this </w:t>
        </w:r>
      </w:ins>
      <w:ins w:id="1252" w:author="Elizabeth" w:date="2022-04-14T16:34:00Z">
        <w:r w:rsidR="000E7617">
          <w:rPr>
            <w:noProof w:val="0"/>
          </w:rPr>
          <w:t xml:space="preserve">study by </w:t>
        </w:r>
        <w:proofErr w:type="spellStart"/>
        <w:r w:rsidR="000E7617">
          <w:rPr>
            <w:noProof w:val="0"/>
          </w:rPr>
          <w:t>Crary</w:t>
        </w:r>
        <w:proofErr w:type="spellEnd"/>
        <w:r w:rsidR="000E7617">
          <w:rPr>
            <w:noProof w:val="0"/>
          </w:rPr>
          <w:t xml:space="preserve">. </w:t>
        </w:r>
      </w:ins>
      <w:ins w:id="1253" w:author="Elizabeth Ann Storm" w:date="2021-12-14T16:07:00Z">
        <w:del w:id="1254" w:author="Elizabeth" w:date="2022-04-13T13:44:00Z">
          <w:r w:rsidDel="00FB2838">
            <w:rPr>
              <w:noProof w:val="0"/>
            </w:rPr>
            <w:delText>.</w:delText>
          </w:r>
        </w:del>
      </w:ins>
      <w:ins w:id="1255" w:author="Elizabeth Ann Storm" w:date="2021-12-14T16:10:00Z">
        <w:del w:id="1256" w:author="Elizabeth" w:date="2022-04-13T13:44:00Z">
          <w:r w:rsidR="00715FAB" w:rsidDel="00FB2838">
            <w:rPr>
              <w:noProof w:val="0"/>
            </w:rPr>
            <w:delText xml:space="preserve"> </w:delText>
          </w:r>
        </w:del>
        <w:del w:id="1257" w:author="Elizabeth" w:date="2022-04-14T16:24:00Z">
          <w:r w:rsidR="00715FAB" w:rsidDel="00142C69">
            <w:rPr>
              <w:noProof w:val="0"/>
            </w:rPr>
            <w:delText>He establishes that</w:delText>
          </w:r>
        </w:del>
      </w:ins>
      <w:ins w:id="1258" w:author="Elizabeth Ann Storm" w:date="2021-12-14T16:07:00Z">
        <w:del w:id="1259" w:author="Elizabeth" w:date="2022-04-14T16:24:00Z">
          <w:r w:rsidDel="00142C69">
            <w:rPr>
              <w:noProof w:val="0"/>
            </w:rPr>
            <w:delText xml:space="preserve"> </w:delText>
          </w:r>
        </w:del>
      </w:ins>
      <w:ins w:id="1260" w:author="Elizabeth Ann Storm" w:date="2021-12-14T16:10:00Z">
        <w:del w:id="1261" w:author="Elizabeth" w:date="2022-04-14T16:24:00Z">
          <w:r w:rsidR="00715FAB" w:rsidRPr="002E36C3" w:rsidDel="00142C69">
            <w:rPr>
              <w:noProof w:val="0"/>
            </w:rPr>
            <w:delText>"a precondition of modernization was the 'uprooting' of vision from the delimited and static relations of the camera obscura."</w:delText>
          </w:r>
          <w:r w:rsidR="00715FAB" w:rsidDel="00142C69">
            <w:rPr>
              <w:rStyle w:val="FootnoteReference"/>
              <w:noProof w:val="0"/>
            </w:rPr>
            <w:footnoteReference w:id="6"/>
          </w:r>
        </w:del>
      </w:ins>
    </w:p>
    <w:p w14:paraId="2DFD85C7" w14:textId="1421B46E" w:rsidR="006700A6" w:rsidRDefault="006700A6" w:rsidP="00715FAB">
      <w:pPr>
        <w:pStyle w:val="EndNoteBibliography"/>
        <w:spacing w:line="480" w:lineRule="auto"/>
        <w:rPr>
          <w:ins w:id="1266" w:author="Elizabeth Ann Storm" w:date="2021-12-14T15:57:00Z"/>
          <w:noProof w:val="0"/>
        </w:rPr>
      </w:pPr>
      <w:ins w:id="1267" w:author="Elizabeth Ann Storm" w:date="2021-12-14T16:55:00Z">
        <w:del w:id="1268" w:author="Elizabeth" w:date="2022-04-14T16:36:00Z">
          <w:r w:rsidDel="00194AA2">
            <w:rPr>
              <w:noProof w:val="0"/>
            </w:rPr>
            <w:delText>Studies</w:delText>
          </w:r>
        </w:del>
      </w:ins>
      <w:ins w:id="1269" w:author="Elizabeth" w:date="2022-04-14T16:36:00Z">
        <w:r w:rsidR="00194AA2">
          <w:rPr>
            <w:noProof w:val="0"/>
          </w:rPr>
          <w:t xml:space="preserve">He </w:t>
        </w:r>
      </w:ins>
      <w:ins w:id="1270" w:author="Elizabeth" w:date="2022-04-14T16:37:00Z">
        <w:r w:rsidR="00194AA2">
          <w:rPr>
            <w:noProof w:val="0"/>
          </w:rPr>
          <w:t>points out</w:t>
        </w:r>
      </w:ins>
      <w:ins w:id="1271" w:author="Elizabeth" w:date="2022-04-14T16:36:00Z">
        <w:r w:rsidR="00194AA2">
          <w:rPr>
            <w:noProof w:val="0"/>
          </w:rPr>
          <w:t xml:space="preserve"> how studies</w:t>
        </w:r>
      </w:ins>
      <w:ins w:id="1272" w:author="Elizabeth Ann Storm" w:date="2021-12-14T16:55:00Z">
        <w:r>
          <w:rPr>
            <w:noProof w:val="0"/>
          </w:rPr>
          <w:t xml:space="preserve"> into optic</w:t>
        </w:r>
      </w:ins>
      <w:ins w:id="1273" w:author="Elizabeth Ann Storm" w:date="2021-12-14T16:56:00Z">
        <w:r>
          <w:rPr>
            <w:noProof w:val="0"/>
          </w:rPr>
          <w:t>s led to “proto-cinematic devices”</w:t>
        </w:r>
        <w:r>
          <w:rPr>
            <w:rStyle w:val="FootnoteReference"/>
            <w:noProof w:val="0"/>
          </w:rPr>
          <w:footnoteReference w:id="7"/>
        </w:r>
      </w:ins>
      <w:ins w:id="1276" w:author="Elizabeth Ann Storm" w:date="2021-12-14T16:58:00Z">
        <w:r>
          <w:rPr>
            <w:noProof w:val="0"/>
          </w:rPr>
          <w:t xml:space="preserve">, </w:t>
        </w:r>
      </w:ins>
      <w:ins w:id="1277" w:author="Elizabeth" w:date="2022-04-14T16:37:00Z">
        <w:r w:rsidR="00194AA2">
          <w:rPr>
            <w:noProof w:val="0"/>
          </w:rPr>
          <w:t xml:space="preserve">like </w:t>
        </w:r>
      </w:ins>
      <w:ins w:id="1278" w:author="Elizabeth Ann Storm" w:date="2021-12-14T16:58:00Z">
        <w:r>
          <w:rPr>
            <w:noProof w:val="0"/>
          </w:rPr>
          <w:t xml:space="preserve">the thaumatrope, </w:t>
        </w:r>
        <w:proofErr w:type="spellStart"/>
        <w:r>
          <w:rPr>
            <w:noProof w:val="0"/>
          </w:rPr>
          <w:t>phenakistiscope</w:t>
        </w:r>
        <w:proofErr w:type="spellEnd"/>
        <w:r>
          <w:rPr>
            <w:noProof w:val="0"/>
          </w:rPr>
          <w:t>, zoetrope, kaleidoscope, and stereoscopic photography</w:t>
        </w:r>
      </w:ins>
      <w:ins w:id="1279" w:author="Elizabeth" w:date="2022-04-11T14:11:00Z">
        <w:r w:rsidR="00FB3B4C">
          <w:rPr>
            <w:noProof w:val="0"/>
          </w:rPr>
          <w:t xml:space="preserve">. </w:t>
        </w:r>
      </w:ins>
      <w:ins w:id="1280" w:author="Elizabeth" w:date="2022-04-14T16:37:00Z">
        <w:r w:rsidR="00194AA2">
          <w:rPr>
            <w:noProof w:val="0"/>
          </w:rPr>
          <w:t xml:space="preserve">(fig) </w:t>
        </w:r>
      </w:ins>
      <w:ins w:id="1281" w:author="Elizabeth" w:date="2022-04-11T14:11:00Z">
        <w:r w:rsidR="00FB3B4C">
          <w:rPr>
            <w:noProof w:val="0"/>
          </w:rPr>
          <w:t>These</w:t>
        </w:r>
      </w:ins>
      <w:ins w:id="1282" w:author="Elizabeth Ann Storm" w:date="2021-12-14T16:58:00Z">
        <w:r>
          <w:rPr>
            <w:noProof w:val="0"/>
          </w:rPr>
          <w:t xml:space="preserve"> </w:t>
        </w:r>
      </w:ins>
      <w:ins w:id="1283" w:author="Elizabeth" w:date="2022-04-14T16:38:00Z">
        <w:r w:rsidR="00194AA2">
          <w:rPr>
            <w:noProof w:val="0"/>
          </w:rPr>
          <w:lastRenderedPageBreak/>
          <w:t xml:space="preserve">devices </w:t>
        </w:r>
      </w:ins>
      <w:ins w:id="1284" w:author="Elizabeth Ann Storm" w:date="2021-12-14T16:58:00Z">
        <w:r>
          <w:rPr>
            <w:noProof w:val="0"/>
          </w:rPr>
          <w:t xml:space="preserve">comprise </w:t>
        </w:r>
      </w:ins>
      <w:ins w:id="1285" w:author="Elizabeth Ann Storm" w:date="2021-12-14T16:59:00Z">
        <w:r>
          <w:rPr>
            <w:noProof w:val="0"/>
          </w:rPr>
          <w:t>the bulk of the 19</w:t>
        </w:r>
        <w:r w:rsidRPr="006700A6">
          <w:rPr>
            <w:noProof w:val="0"/>
            <w:vertAlign w:val="superscript"/>
            <w:rPrChange w:id="1286" w:author="Elizabeth Ann Storm" w:date="2021-12-14T16:59:00Z">
              <w:rPr>
                <w:noProof w:val="0"/>
              </w:rPr>
            </w:rPrChange>
          </w:rPr>
          <w:t>th</w:t>
        </w:r>
        <w:r>
          <w:rPr>
            <w:noProof w:val="0"/>
          </w:rPr>
          <w:t xml:space="preserve"> century break from the episteme of the camera obscura</w:t>
        </w:r>
      </w:ins>
      <w:ins w:id="1287" w:author="Elizabeth" w:date="2022-04-14T16:38:00Z">
        <w:r w:rsidR="00194AA2">
          <w:rPr>
            <w:noProof w:val="0"/>
          </w:rPr>
          <w:t xml:space="preserve"> with their dynamic and circumstantial nature</w:t>
        </w:r>
      </w:ins>
      <w:ins w:id="1288" w:author="Elizabeth Ann Storm" w:date="2021-12-14T16:59:00Z">
        <w:r>
          <w:rPr>
            <w:noProof w:val="0"/>
          </w:rPr>
          <w:t>.</w:t>
        </w:r>
      </w:ins>
      <w:ins w:id="1289" w:author="Elizabeth" w:date="2022-04-14T16:38:00Z">
        <w:r w:rsidR="00194AA2">
          <w:rPr>
            <w:noProof w:val="0"/>
          </w:rPr>
          <w:t xml:space="preserve"> </w:t>
        </w:r>
      </w:ins>
      <w:ins w:id="1290" w:author="Elizabeth" w:date="2022-04-14T16:39:00Z">
        <w:r w:rsidR="00194AA2">
          <w:rPr>
            <w:noProof w:val="0"/>
          </w:rPr>
          <w:t>Pointing out this juncture historically gave me a</w:t>
        </w:r>
      </w:ins>
      <w:ins w:id="1291" w:author="Elizabeth" w:date="2022-04-14T16:41:00Z">
        <w:r w:rsidR="00D15BBD">
          <w:rPr>
            <w:noProof w:val="0"/>
          </w:rPr>
          <w:t>n</w:t>
        </w:r>
      </w:ins>
      <w:ins w:id="1292" w:author="Elizabeth" w:date="2022-04-14T16:39:00Z">
        <w:r w:rsidR="00194AA2">
          <w:rPr>
            <w:noProof w:val="0"/>
          </w:rPr>
          <w:t xml:space="preserve"> </w:t>
        </w:r>
      </w:ins>
      <w:ins w:id="1293" w:author="Elizabeth" w:date="2022-04-14T16:42:00Z">
        <w:r w:rsidR="00D15BBD">
          <w:rPr>
            <w:noProof w:val="0"/>
          </w:rPr>
          <w:t>indication</w:t>
        </w:r>
      </w:ins>
      <w:ins w:id="1294" w:author="Elizabeth" w:date="2022-04-14T16:41:00Z">
        <w:r w:rsidR="00D15BBD">
          <w:rPr>
            <w:noProof w:val="0"/>
          </w:rPr>
          <w:t xml:space="preserve"> for</w:t>
        </w:r>
      </w:ins>
      <w:ins w:id="1295" w:author="Elizabeth" w:date="2022-04-14T16:39:00Z">
        <w:r w:rsidR="00194AA2">
          <w:rPr>
            <w:noProof w:val="0"/>
          </w:rPr>
          <w:t xml:space="preserve"> how to </w:t>
        </w:r>
      </w:ins>
      <w:ins w:id="1296" w:author="Elizabeth" w:date="2022-04-14T16:40:00Z">
        <w:r w:rsidR="00BF5E8E">
          <w:rPr>
            <w:noProof w:val="0"/>
          </w:rPr>
          <w:t>position my</w:t>
        </w:r>
      </w:ins>
      <w:ins w:id="1297" w:author="Elizabeth" w:date="2022-04-14T16:41:00Z">
        <w:r w:rsidR="00BF5E8E">
          <w:rPr>
            <w:noProof w:val="0"/>
          </w:rPr>
          <w:t xml:space="preserve"> thoughts on </w:t>
        </w:r>
        <w:r w:rsidR="00D15BBD">
          <w:rPr>
            <w:noProof w:val="0"/>
          </w:rPr>
          <w:t xml:space="preserve">the static versus the dynamic image. </w:t>
        </w:r>
      </w:ins>
      <w:ins w:id="1298" w:author="Elizabeth" w:date="2022-04-14T16:42:00Z">
        <w:r w:rsidR="00D15BBD">
          <w:rPr>
            <w:noProof w:val="0"/>
          </w:rPr>
          <w:t xml:space="preserve">The jump from the orderly rationality of a perspectival reality to </w:t>
        </w:r>
      </w:ins>
      <w:ins w:id="1299" w:author="Elizabeth" w:date="2022-04-14T16:43:00Z">
        <w:r w:rsidR="00D15BBD">
          <w:rPr>
            <w:noProof w:val="0"/>
          </w:rPr>
          <w:t xml:space="preserve">the flux of contemporary reality is almost too wide to </w:t>
        </w:r>
      </w:ins>
      <w:ins w:id="1300" w:author="Elizabeth" w:date="2022-04-14T16:50:00Z">
        <w:r w:rsidR="00F10EA2">
          <w:rPr>
            <w:noProof w:val="0"/>
          </w:rPr>
          <w:t>cross</w:t>
        </w:r>
      </w:ins>
      <w:ins w:id="1301" w:author="Elizabeth" w:date="2022-04-14T16:43:00Z">
        <w:r w:rsidR="00D15BBD">
          <w:rPr>
            <w:noProof w:val="0"/>
          </w:rPr>
          <w:t xml:space="preserve">. But with this historical framing, I’m able to continue </w:t>
        </w:r>
      </w:ins>
      <w:ins w:id="1302" w:author="Elizabeth" w:date="2022-04-14T16:53:00Z">
        <w:r w:rsidR="00707C00">
          <w:rPr>
            <w:noProof w:val="0"/>
          </w:rPr>
          <w:t>being critical about</w:t>
        </w:r>
      </w:ins>
      <w:ins w:id="1303" w:author="Elizabeth" w:date="2022-04-14T16:43:00Z">
        <w:r w:rsidR="00D15BBD">
          <w:rPr>
            <w:noProof w:val="0"/>
          </w:rPr>
          <w:t xml:space="preserve"> </w:t>
        </w:r>
      </w:ins>
      <w:ins w:id="1304" w:author="Elizabeth" w:date="2022-04-14T16:53:00Z">
        <w:r w:rsidR="00707C00">
          <w:rPr>
            <w:noProof w:val="0"/>
          </w:rPr>
          <w:t>the</w:t>
        </w:r>
      </w:ins>
      <w:ins w:id="1305" w:author="Elizabeth" w:date="2022-04-14T16:43:00Z">
        <w:r w:rsidR="00D15BBD">
          <w:rPr>
            <w:noProof w:val="0"/>
          </w:rPr>
          <w:t xml:space="preserve"> </w:t>
        </w:r>
      </w:ins>
      <w:ins w:id="1306" w:author="Elizabeth" w:date="2022-04-14T16:44:00Z">
        <w:r w:rsidR="00D15BBD">
          <w:rPr>
            <w:noProof w:val="0"/>
          </w:rPr>
          <w:t>ways depicting reality in the static or dynamic image can reflect ways of perceiving reality</w:t>
        </w:r>
      </w:ins>
      <w:ins w:id="1307" w:author="Elizabeth" w:date="2022-04-14T16:50:00Z">
        <w:r w:rsidR="00F10EA2">
          <w:rPr>
            <w:noProof w:val="0"/>
          </w:rPr>
          <w:t xml:space="preserve"> in societies</w:t>
        </w:r>
      </w:ins>
      <w:ins w:id="1308" w:author="Elizabeth" w:date="2022-04-14T16:44:00Z">
        <w:r w:rsidR="00D15BBD">
          <w:rPr>
            <w:noProof w:val="0"/>
          </w:rPr>
          <w:t>.</w:t>
        </w:r>
      </w:ins>
      <w:ins w:id="1309" w:author="Elizabeth" w:date="2022-04-14T16:53:00Z">
        <w:r w:rsidR="00707C00">
          <w:rPr>
            <w:noProof w:val="0"/>
          </w:rPr>
          <w:t xml:space="preserve"> </w:t>
        </w:r>
      </w:ins>
      <w:ins w:id="1310" w:author="Elizabeth" w:date="2022-04-14T16:44:00Z">
        <w:r w:rsidR="00D15BBD">
          <w:rPr>
            <w:noProof w:val="0"/>
          </w:rPr>
          <w:t xml:space="preserve"> </w:t>
        </w:r>
      </w:ins>
    </w:p>
    <w:p w14:paraId="7540AA16" w14:textId="23EFB1D0" w:rsidR="002D0271" w:rsidRDefault="00F10EA2" w:rsidP="002D0271">
      <w:pPr>
        <w:pStyle w:val="EndNoteBibliography"/>
        <w:spacing w:line="480" w:lineRule="auto"/>
        <w:rPr>
          <w:ins w:id="1311" w:author="Elizabeth Ann Storm" w:date="2021-12-14T16:44:00Z"/>
          <w:noProof w:val="0"/>
        </w:rPr>
      </w:pPr>
      <w:proofErr w:type="spellStart"/>
      <w:ins w:id="1312" w:author="Elizabeth" w:date="2022-04-14T16:48:00Z">
        <w:r>
          <w:rPr>
            <w:noProof w:val="0"/>
          </w:rPr>
          <w:t>Crary</w:t>
        </w:r>
        <w:proofErr w:type="spellEnd"/>
        <w:r>
          <w:rPr>
            <w:noProof w:val="0"/>
          </w:rPr>
          <w:t xml:space="preserve"> hints at the divide in the following quote: </w:t>
        </w:r>
      </w:ins>
      <w:ins w:id="1313" w:author="Elizabeth Ann Storm" w:date="2021-12-14T13:42:00Z">
        <w:r w:rsidR="00633FE1">
          <w:rPr>
            <w:noProof w:val="0"/>
          </w:rPr>
          <w:t>“</w:t>
        </w:r>
      </w:ins>
      <w:ins w:id="1314" w:author="Elizabeth Ann Storm" w:date="2021-12-14T13:43:00Z">
        <w:r w:rsidR="00633FE1" w:rsidRPr="00633FE1">
          <w:rPr>
            <w:noProof w:val="0"/>
          </w:rPr>
          <w:t xml:space="preserve">By </w:t>
        </w:r>
      </w:ins>
      <w:ins w:id="1315" w:author="Elizabeth Ann Storm" w:date="2021-12-14T14:32:00Z">
        <w:r w:rsidR="0097607F" w:rsidRPr="00633FE1">
          <w:rPr>
            <w:noProof w:val="0"/>
          </w:rPr>
          <w:t>insisting</w:t>
        </w:r>
      </w:ins>
      <w:ins w:id="1316" w:author="Elizabeth Ann Storm" w:date="2021-12-14T13:43:00Z">
        <w:r w:rsidR="00633FE1"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t>
        </w:r>
        <w:r w:rsidR="00633FE1">
          <w:rPr>
            <w:noProof w:val="0"/>
          </w:rPr>
          <w:t>”</w:t>
        </w:r>
      </w:ins>
      <w:ins w:id="1317" w:author="Elizabeth Ann Storm" w:date="2021-12-14T15:46:00Z">
        <w:r w:rsidR="008A63B7">
          <w:rPr>
            <w:rStyle w:val="FootnoteReference"/>
            <w:noProof w:val="0"/>
          </w:rPr>
          <w:footnoteReference w:id="8"/>
        </w:r>
      </w:ins>
      <w:ins w:id="1322" w:author="Elizabeth" w:date="2022-04-14T16:54:00Z">
        <w:r w:rsidR="00707C00">
          <w:rPr>
            <w:noProof w:val="0"/>
          </w:rPr>
          <w:t xml:space="preserve"> </w:t>
        </w:r>
      </w:ins>
      <w:ins w:id="1323" w:author="Elizabeth Ann Storm" w:date="2021-12-14T16:59:00Z">
        <w:del w:id="1324" w:author="Elizabeth" w:date="2022-04-14T16:54:00Z">
          <w:r w:rsidR="006700A6" w:rsidDel="00707C00">
            <w:rPr>
              <w:noProof w:val="0"/>
            </w:rPr>
            <w:delText xml:space="preserve"> </w:delText>
          </w:r>
        </w:del>
        <w:r w:rsidR="006700A6">
          <w:rPr>
            <w:noProof w:val="0"/>
          </w:rPr>
          <w:t>(talk on the “pure visibility”</w:t>
        </w:r>
      </w:ins>
      <w:ins w:id="1325"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326" w:author="Elizabeth Ann Storm" w:date="2021-12-14T17:01:00Z">
        <w:r w:rsidR="002D0271">
          <w:rPr>
            <w:noProof w:val="0"/>
          </w:rPr>
          <w:t xml:space="preserve"> – 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327"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5C273487" w14:textId="776CC829" w:rsidR="00F14C85" w:rsidRDefault="00F14C85" w:rsidP="00FA6429">
      <w:pPr>
        <w:pStyle w:val="EndNoteBibliography"/>
        <w:spacing w:line="480" w:lineRule="auto"/>
        <w:rPr>
          <w:ins w:id="1328" w:author="Elizabeth Ann Storm" w:date="2021-12-14T17:02:00Z"/>
          <w:noProof w:val="0"/>
        </w:rPr>
      </w:pPr>
      <w:ins w:id="1329"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332" w:author="Elizabeth Ann Storm" w:date="2021-12-13T18:15:00Z"/>
          <w:noProof w:val="0"/>
        </w:rPr>
        <w:pPrChange w:id="1333" w:author="Elizabeth Ann Storm" w:date="2021-12-14T17:02:00Z">
          <w:pPr>
            <w:pStyle w:val="EndNoteBibliography"/>
            <w:spacing w:line="480" w:lineRule="auto"/>
          </w:pPr>
        </w:pPrChange>
      </w:pPr>
      <w:ins w:id="1334" w:author="Elizabeth Ann Storm" w:date="2021-12-14T17:03:00Z">
        <w:r>
          <w:rPr>
            <w:noProof w:val="0"/>
          </w:rPr>
          <w:tab/>
          <w:t>Spectacle, spectator, dreams, surrealism, and cinema, moving image illusion</w:t>
        </w:r>
      </w:ins>
      <w:ins w:id="1335"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0"/>
        </w:r>
      </w:ins>
    </w:p>
    <w:p w14:paraId="33B39634" w14:textId="3CA69E64" w:rsidR="00AD62BC" w:rsidRDefault="00633FE1" w:rsidP="00AD62BC">
      <w:pPr>
        <w:pStyle w:val="EndNoteBibliography"/>
        <w:spacing w:line="480" w:lineRule="auto"/>
        <w:rPr>
          <w:ins w:id="1337" w:author="Elizabeth Ann Storm" w:date="2021-12-14T11:43:00Z"/>
          <w:noProof w:val="0"/>
        </w:rPr>
      </w:pPr>
      <w:ins w:id="1338" w:author="Elizabeth Ann Storm" w:date="2021-12-14T13:43:00Z">
        <w:r>
          <w:rPr>
            <w:noProof w:val="0"/>
          </w:rPr>
          <w:t>(Summary ?)</w:t>
        </w:r>
      </w:ins>
      <w:ins w:id="1339"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340" w:author="Elizabeth Ann Storm" w:date="2021-12-14T11:47:00Z"/>
        </w:rPr>
        <w:pPrChange w:id="1341" w:author="Elizabeth Ann Storm" w:date="2021-12-14T11:47:00Z">
          <w:pPr>
            <w:pStyle w:val="EndNoteBibliography"/>
            <w:spacing w:line="480" w:lineRule="auto"/>
            <w:ind w:firstLine="0"/>
          </w:pPr>
        </w:pPrChange>
      </w:pPr>
      <w:ins w:id="1342" w:author="Elizabeth Ann Storm" w:date="2021-12-14T11:44:00Z">
        <w:r>
          <w:lastRenderedPageBreak/>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343" w:author="Elizabeth Ann Storm" w:date="2021-12-13T18:40:00Z"/>
          <w:del w:id="1344" w:author="Elizabeth" w:date="2022-04-11T16:45:00Z"/>
        </w:rPr>
        <w:pPrChange w:id="1345" w:author="Elizabeth Ann Storm" w:date="2021-12-14T11:47:00Z">
          <w:pPr>
            <w:pStyle w:val="EndNoteBibliography"/>
            <w:spacing w:line="480" w:lineRule="auto"/>
          </w:pPr>
        </w:pPrChange>
      </w:pPr>
      <w:bookmarkStart w:id="1346" w:name="_Toc100763167"/>
      <w:ins w:id="1347"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348" w:author="Elizabeth Ann Storm" w:date="2021-12-14T12:04:00Z">
        <w:r w:rsidR="00A91C2E">
          <w:rPr>
            <w:noProof/>
          </w:rPr>
          <w:t>8</w:t>
        </w:r>
      </w:ins>
      <w:ins w:id="1349" w:author="Elizabeth Ann Storm" w:date="2021-12-14T11:47:00Z">
        <w:r>
          <w:rPr>
            <w:bCs w:val="0"/>
            <w:i w:val="0"/>
          </w:rPr>
          <w:fldChar w:fldCharType="end"/>
        </w:r>
        <w:r>
          <w:t xml:space="preserve">. </w:t>
        </w:r>
      </w:ins>
      <w:ins w:id="1350" w:author="Elizabeth Ann Storm" w:date="2021-12-14T16:46:00Z">
        <w:r w:rsidR="00F14C85">
          <w:t>Camera lucida</w:t>
        </w:r>
      </w:ins>
      <w:ins w:id="1351" w:author="Elizabeth Ann Storm" w:date="2021-12-14T11:47:00Z">
        <w:r>
          <w:t xml:space="preserve"> and optical device figure placeholder</w:t>
        </w:r>
      </w:ins>
      <w:bookmarkEnd w:id="1346"/>
    </w:p>
    <w:p w14:paraId="52DE31D3" w14:textId="4B18EB4E" w:rsidR="0073355E" w:rsidRPr="0073355E" w:rsidDel="001D0BF8" w:rsidRDefault="0073355E">
      <w:pPr>
        <w:ind w:firstLine="0"/>
        <w:rPr>
          <w:del w:id="1352" w:author="Elizabeth Ann Storm" w:date="2021-12-13T19:03:00Z"/>
        </w:rPr>
        <w:pPrChange w:id="1353" w:author="Elizabeth" w:date="2022-04-11T16:45:00Z">
          <w:pPr>
            <w:pStyle w:val="Heading2"/>
          </w:pPr>
        </w:pPrChange>
      </w:pPr>
      <w:bookmarkStart w:id="1354" w:name="_Toc90318042"/>
      <w:bookmarkStart w:id="1355" w:name="_Toc90374467"/>
      <w:bookmarkStart w:id="1356" w:name="_Toc90376074"/>
      <w:bookmarkStart w:id="1357" w:name="_Toc90376159"/>
      <w:bookmarkStart w:id="1358" w:name="_Toc90381226"/>
      <w:bookmarkEnd w:id="1354"/>
      <w:bookmarkEnd w:id="1355"/>
      <w:bookmarkEnd w:id="1356"/>
      <w:bookmarkEnd w:id="1357"/>
      <w:bookmarkEnd w:id="1358"/>
    </w:p>
    <w:p w14:paraId="6847AF13" w14:textId="02894CA2" w:rsidR="00711A69" w:rsidRPr="007A2142" w:rsidDel="00AC4473" w:rsidRDefault="00711A69">
      <w:pPr>
        <w:ind w:firstLine="0"/>
        <w:rPr>
          <w:del w:id="1359" w:author="Elizabeth Ann Storm" w:date="2021-12-13T15:52:00Z"/>
        </w:rPr>
        <w:pPrChange w:id="1360" w:author="Elizabeth" w:date="2022-04-11T16:45:00Z">
          <w:pPr/>
        </w:pPrChange>
      </w:pPr>
      <w:del w:id="1361"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364" w:author="Elizabeth Ann Storm" w:date="2021-12-07T14:33:00Z">
        <w:r w:rsidRPr="007A2142" w:rsidDel="002D68F2">
          <w:delText xml:space="preserve"> in visual art </w:delText>
        </w:r>
      </w:del>
      <w:del w:id="1365"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366" w:author="Elizabeth Ann Storm" w:date="2021-11-30T18:39:00Z">
        <w:r w:rsidRPr="007A2142" w:rsidDel="00137D79">
          <w:delText xml:space="preserve">or </w:delText>
        </w:r>
      </w:del>
      <w:del w:id="1367"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368" w:name="_Toc90318043"/>
        <w:bookmarkStart w:id="1369" w:name="_Toc90374468"/>
        <w:bookmarkStart w:id="1370" w:name="_Toc90376075"/>
        <w:bookmarkStart w:id="1371" w:name="_Toc90376160"/>
        <w:bookmarkStart w:id="1372" w:name="_Toc90381227"/>
        <w:bookmarkEnd w:id="1368"/>
        <w:bookmarkEnd w:id="1369"/>
        <w:bookmarkEnd w:id="1370"/>
        <w:bookmarkEnd w:id="1371"/>
        <w:bookmarkEnd w:id="1372"/>
      </w:del>
    </w:p>
    <w:p w14:paraId="21144837" w14:textId="7289EA24" w:rsidR="00711A69" w:rsidRPr="007A2142" w:rsidDel="00AC4473" w:rsidRDefault="00711A69">
      <w:pPr>
        <w:ind w:firstLine="0"/>
        <w:rPr>
          <w:del w:id="1373" w:author="Elizabeth Ann Storm" w:date="2021-12-13T15:52:00Z"/>
        </w:rPr>
        <w:pPrChange w:id="1374" w:author="Elizabeth" w:date="2022-04-11T16:45:00Z">
          <w:pPr/>
        </w:pPrChange>
      </w:pPr>
      <w:del w:id="1375"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376" w:author="Elizabeth Ann Storm" w:date="2021-11-30T18:40:00Z">
        <w:r w:rsidRPr="007A2142" w:rsidDel="00137D79">
          <w:delText>,</w:delText>
        </w:r>
      </w:del>
      <w:del w:id="1377" w:author="Elizabeth Ann Storm" w:date="2021-12-13T15:52:00Z">
        <w:r w:rsidRPr="007A2142" w:rsidDel="00AC4473">
          <w:delText xml:space="preserve"> and reinforced a rationalistic way of knowing reality.</w:delText>
        </w:r>
        <w:bookmarkStart w:id="1378" w:name="_Toc90318044"/>
        <w:bookmarkStart w:id="1379" w:name="_Toc90374469"/>
        <w:bookmarkStart w:id="1380" w:name="_Toc90376076"/>
        <w:bookmarkStart w:id="1381" w:name="_Toc90376161"/>
        <w:bookmarkStart w:id="1382" w:name="_Toc90381228"/>
        <w:bookmarkEnd w:id="1378"/>
        <w:bookmarkEnd w:id="1379"/>
        <w:bookmarkEnd w:id="1380"/>
        <w:bookmarkEnd w:id="1381"/>
        <w:bookmarkEnd w:id="1382"/>
      </w:del>
    </w:p>
    <w:p w14:paraId="1BEB517F" w14:textId="1607F744" w:rsidR="00711A69" w:rsidDel="00C67705" w:rsidRDefault="00B15530">
      <w:pPr>
        <w:ind w:firstLine="0"/>
        <w:rPr>
          <w:del w:id="1383" w:author="Elizabeth Ann Storm" w:date="2021-12-13T16:29:00Z"/>
        </w:rPr>
        <w:pPrChange w:id="1384" w:author="Elizabeth" w:date="2022-04-11T16:45:00Z">
          <w:pPr>
            <w:pStyle w:val="Heading2"/>
          </w:pPr>
        </w:pPrChange>
      </w:pPr>
      <w:del w:id="1385" w:author="Elizabeth Ann Storm" w:date="2021-12-13T16:29:00Z">
        <w:r w:rsidDel="00C67705">
          <w:delText>From parts to patterns</w:delText>
        </w:r>
        <w:bookmarkStart w:id="1386" w:name="_Toc90318045"/>
        <w:bookmarkStart w:id="1387" w:name="_Toc90374470"/>
        <w:bookmarkStart w:id="1388" w:name="_Toc90376077"/>
        <w:bookmarkStart w:id="1389" w:name="_Toc90376162"/>
        <w:bookmarkStart w:id="1390" w:name="_Toc90381229"/>
        <w:bookmarkEnd w:id="1386"/>
        <w:bookmarkEnd w:id="1387"/>
        <w:bookmarkEnd w:id="1388"/>
        <w:bookmarkEnd w:id="1389"/>
        <w:bookmarkEnd w:id="1390"/>
      </w:del>
    </w:p>
    <w:p w14:paraId="1EFA2E02" w14:textId="43942C53" w:rsidR="00B15530" w:rsidRPr="007A2142" w:rsidDel="00F0511B" w:rsidRDefault="00B15530">
      <w:pPr>
        <w:ind w:firstLine="0"/>
        <w:rPr>
          <w:del w:id="1391" w:author="Elizabeth Ann Storm" w:date="2021-12-13T15:47:00Z"/>
        </w:rPr>
        <w:pPrChange w:id="1392" w:author="Elizabeth" w:date="2022-04-11T16:45:00Z">
          <w:pPr/>
        </w:pPrChange>
      </w:pPr>
      <w:del w:id="1393" w:author="Elizabeth Ann Storm" w:date="2021-12-13T15:47:00Z">
        <w:r w:rsidRPr="007A2142" w:rsidDel="00F0511B">
          <w:delText>For centuries, the prevailing philosophical attitude that influenced all aspects of culture was one of a Cartesian universe</w:delText>
        </w:r>
      </w:del>
      <w:del w:id="1394" w:author="Elizabeth Ann Storm" w:date="2021-12-01T13:02:00Z">
        <w:r w:rsidRPr="007A2142" w:rsidDel="002D4EB0">
          <w:delText>,</w:delText>
        </w:r>
      </w:del>
      <w:del w:id="1395"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396" w:name="_Toc90318046"/>
        <w:bookmarkStart w:id="1397" w:name="_Toc90374471"/>
        <w:bookmarkStart w:id="1398" w:name="_Toc90376078"/>
        <w:bookmarkStart w:id="1399" w:name="_Toc90376163"/>
        <w:bookmarkStart w:id="1400" w:name="_Toc90381230"/>
        <w:bookmarkEnd w:id="1396"/>
        <w:bookmarkEnd w:id="1397"/>
        <w:bookmarkEnd w:id="1398"/>
        <w:bookmarkEnd w:id="1399"/>
        <w:bookmarkEnd w:id="1400"/>
      </w:del>
    </w:p>
    <w:p w14:paraId="7EC3C915" w14:textId="048E2EA5" w:rsidR="00B15530" w:rsidRPr="007A2142" w:rsidDel="001D0BF8" w:rsidRDefault="00B15530">
      <w:pPr>
        <w:ind w:firstLine="0"/>
        <w:rPr>
          <w:del w:id="1401" w:author="Elizabeth Ann Storm" w:date="2021-12-13T19:03:00Z"/>
        </w:rPr>
        <w:pPrChange w:id="1402" w:author="Elizabeth" w:date="2022-04-11T16:45:00Z">
          <w:pPr/>
        </w:pPrChange>
      </w:pPr>
      <w:del w:id="1403"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404" w:name="_Toc90318047"/>
        <w:bookmarkStart w:id="1405" w:name="_Toc90374472"/>
        <w:bookmarkStart w:id="1406" w:name="_Toc90376079"/>
        <w:bookmarkStart w:id="1407" w:name="_Toc90376164"/>
        <w:bookmarkStart w:id="1408" w:name="_Toc90381231"/>
        <w:bookmarkEnd w:id="1404"/>
        <w:bookmarkEnd w:id="1405"/>
        <w:bookmarkEnd w:id="1406"/>
        <w:bookmarkEnd w:id="1407"/>
        <w:bookmarkEnd w:id="1408"/>
      </w:del>
    </w:p>
    <w:p w14:paraId="380619F9" w14:textId="729F59E5" w:rsidR="00B15530" w:rsidRPr="007A2142" w:rsidDel="001D0BF8" w:rsidRDefault="00B15530">
      <w:pPr>
        <w:ind w:firstLine="0"/>
        <w:rPr>
          <w:del w:id="1409" w:author="Elizabeth Ann Storm" w:date="2021-12-13T19:03:00Z"/>
        </w:rPr>
        <w:pPrChange w:id="1410" w:author="Elizabeth" w:date="2022-04-11T16:45:00Z">
          <w:pPr/>
        </w:pPrChange>
      </w:pPr>
      <w:del w:id="1411"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414" w:name="_Toc90318048"/>
        <w:bookmarkStart w:id="1415" w:name="_Toc90374473"/>
        <w:bookmarkStart w:id="1416" w:name="_Toc90376080"/>
        <w:bookmarkStart w:id="1417" w:name="_Toc90376165"/>
        <w:bookmarkStart w:id="1418" w:name="_Toc90381232"/>
        <w:bookmarkEnd w:id="1414"/>
        <w:bookmarkEnd w:id="1415"/>
        <w:bookmarkEnd w:id="1416"/>
        <w:bookmarkEnd w:id="1417"/>
        <w:bookmarkEnd w:id="1418"/>
      </w:del>
    </w:p>
    <w:p w14:paraId="5D1F3C4C" w14:textId="6FBA1712" w:rsidR="00B15530" w:rsidRPr="007A2142" w:rsidDel="001D0BF8" w:rsidRDefault="00B15530">
      <w:pPr>
        <w:ind w:firstLine="0"/>
        <w:rPr>
          <w:del w:id="1419" w:author="Elizabeth Ann Storm" w:date="2021-12-13T19:03:00Z"/>
        </w:rPr>
        <w:pPrChange w:id="1420" w:author="Elizabeth" w:date="2022-04-11T16:45:00Z">
          <w:pPr/>
        </w:pPrChange>
      </w:pPr>
      <w:del w:id="1421"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424" w:author="Elizabeth Ann Storm" w:date="2021-12-01T13:03:00Z">
        <w:r w:rsidRPr="007A2142" w:rsidDel="002D4EB0">
          <w:delText xml:space="preserve">causing </w:delText>
        </w:r>
      </w:del>
      <w:del w:id="1425" w:author="Elizabeth Ann Storm" w:date="2021-12-13T19:03:00Z">
        <w:r w:rsidRPr="007A2142" w:rsidDel="001D0BF8">
          <w:delText xml:space="preserve">me to question my attachment to an old model. </w:delText>
        </w:r>
        <w:bookmarkStart w:id="1426" w:name="_Toc90318049"/>
        <w:bookmarkStart w:id="1427" w:name="_Toc90374474"/>
        <w:bookmarkStart w:id="1428" w:name="_Toc90376081"/>
        <w:bookmarkStart w:id="1429" w:name="_Toc90376166"/>
        <w:bookmarkStart w:id="1430" w:name="_Toc90381233"/>
        <w:bookmarkEnd w:id="1426"/>
        <w:bookmarkEnd w:id="1427"/>
        <w:bookmarkEnd w:id="1428"/>
        <w:bookmarkEnd w:id="1429"/>
        <w:bookmarkEnd w:id="1430"/>
      </w:del>
    </w:p>
    <w:p w14:paraId="12591D75" w14:textId="2756E3D7" w:rsidR="00B15530" w:rsidRPr="007A2142" w:rsidDel="002D4EB0" w:rsidRDefault="00B15530">
      <w:pPr>
        <w:ind w:firstLine="0"/>
        <w:rPr>
          <w:del w:id="1431" w:author="Elizabeth Ann Storm" w:date="2021-12-01T13:04:00Z"/>
        </w:rPr>
        <w:pPrChange w:id="1432" w:author="Elizabeth" w:date="2022-04-11T16:45:00Z">
          <w:pPr/>
        </w:pPrChange>
      </w:pPr>
      <w:del w:id="1433"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436" w:name="_Toc90318050"/>
        <w:bookmarkStart w:id="1437" w:name="_Toc90374475"/>
        <w:bookmarkStart w:id="1438" w:name="_Toc90376082"/>
        <w:bookmarkStart w:id="1439" w:name="_Toc90376167"/>
        <w:bookmarkStart w:id="1440" w:name="_Toc90381234"/>
        <w:bookmarkEnd w:id="1436"/>
        <w:bookmarkEnd w:id="1437"/>
        <w:bookmarkEnd w:id="1438"/>
        <w:bookmarkEnd w:id="1439"/>
        <w:bookmarkEnd w:id="1440"/>
      </w:del>
    </w:p>
    <w:p w14:paraId="42FD83B1" w14:textId="3AD1BEE4" w:rsidR="003551CE" w:rsidRPr="003551CE" w:rsidDel="001D0BF8" w:rsidRDefault="003551CE">
      <w:pPr>
        <w:ind w:firstLine="0"/>
        <w:rPr>
          <w:del w:id="1441" w:author="Elizabeth Ann Storm" w:date="2021-12-13T19:03:00Z"/>
        </w:rPr>
        <w:pPrChange w:id="1442" w:author="Elizabeth" w:date="2022-04-11T16:45:00Z">
          <w:pPr>
            <w:pStyle w:val="ListParagraph"/>
          </w:pPr>
        </w:pPrChange>
      </w:pPr>
      <w:del w:id="1443"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444" w:name="_Toc90318051"/>
        <w:bookmarkStart w:id="1445" w:name="_Toc90374476"/>
        <w:bookmarkStart w:id="1446" w:name="_Toc90376083"/>
        <w:bookmarkStart w:id="1447" w:name="_Toc90376168"/>
        <w:bookmarkStart w:id="1448" w:name="_Toc90381235"/>
        <w:bookmarkEnd w:id="1444"/>
        <w:bookmarkEnd w:id="1445"/>
        <w:bookmarkEnd w:id="1446"/>
        <w:bookmarkEnd w:id="1447"/>
        <w:bookmarkEnd w:id="1448"/>
      </w:del>
    </w:p>
    <w:p w14:paraId="12B1FD96" w14:textId="415C618F" w:rsidR="003551CE" w:rsidRPr="003551CE" w:rsidDel="001D0BF8" w:rsidRDefault="003551CE">
      <w:pPr>
        <w:ind w:firstLine="0"/>
        <w:rPr>
          <w:del w:id="1449" w:author="Elizabeth Ann Storm" w:date="2021-12-13T19:03:00Z"/>
        </w:rPr>
        <w:pPrChange w:id="1450" w:author="Elizabeth" w:date="2022-04-11T16:45:00Z">
          <w:pPr>
            <w:pStyle w:val="ListParagraph"/>
          </w:pPr>
        </w:pPrChange>
      </w:pPr>
      <w:del w:id="1451"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452" w:name="_Toc90318052"/>
        <w:bookmarkStart w:id="1453" w:name="_Toc90374477"/>
        <w:bookmarkStart w:id="1454" w:name="_Toc90376084"/>
        <w:bookmarkStart w:id="1455" w:name="_Toc90376169"/>
        <w:bookmarkStart w:id="1456" w:name="_Toc90381236"/>
        <w:bookmarkEnd w:id="1452"/>
        <w:bookmarkEnd w:id="1453"/>
        <w:bookmarkEnd w:id="1454"/>
        <w:bookmarkEnd w:id="1455"/>
        <w:bookmarkEnd w:id="1456"/>
      </w:del>
    </w:p>
    <w:p w14:paraId="515A26A1" w14:textId="65B9431F" w:rsidR="003551CE" w:rsidRPr="003551CE" w:rsidDel="001D0BF8" w:rsidRDefault="003551CE">
      <w:pPr>
        <w:ind w:firstLine="0"/>
        <w:rPr>
          <w:del w:id="1457" w:author="Elizabeth Ann Storm" w:date="2021-12-13T19:03:00Z"/>
        </w:rPr>
        <w:pPrChange w:id="1458" w:author="Elizabeth" w:date="2022-04-11T16:45:00Z">
          <w:pPr>
            <w:pStyle w:val="ListParagraph"/>
          </w:pPr>
        </w:pPrChange>
      </w:pPr>
      <w:del w:id="1459"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464" w:name="_Toc90318053"/>
        <w:bookmarkStart w:id="1465" w:name="_Toc90374478"/>
        <w:bookmarkStart w:id="1466" w:name="_Toc90376085"/>
        <w:bookmarkStart w:id="1467" w:name="_Toc90376170"/>
        <w:bookmarkStart w:id="1468" w:name="_Toc90381237"/>
        <w:bookmarkEnd w:id="1464"/>
        <w:bookmarkEnd w:id="1465"/>
        <w:bookmarkEnd w:id="1466"/>
        <w:bookmarkEnd w:id="1467"/>
        <w:bookmarkEnd w:id="1468"/>
      </w:del>
    </w:p>
    <w:p w14:paraId="7FCBCFEA" w14:textId="0F50D8CD" w:rsidR="00B15530" w:rsidRPr="007A2142" w:rsidDel="001D0BF8" w:rsidRDefault="00B15530">
      <w:pPr>
        <w:ind w:firstLine="0"/>
        <w:rPr>
          <w:del w:id="1469" w:author="Elizabeth Ann Storm" w:date="2021-12-13T19:03:00Z"/>
        </w:rPr>
        <w:pPrChange w:id="1470" w:author="Elizabeth" w:date="2022-04-11T16:45:00Z">
          <w:pPr/>
        </w:pPrChange>
      </w:pPr>
      <w:bookmarkStart w:id="1471" w:name="_Toc90318054"/>
      <w:bookmarkStart w:id="1472" w:name="_Toc90374479"/>
      <w:bookmarkStart w:id="1473" w:name="_Toc90376086"/>
      <w:bookmarkStart w:id="1474" w:name="_Toc90376171"/>
      <w:bookmarkStart w:id="1475" w:name="_Toc90381238"/>
      <w:bookmarkEnd w:id="1471"/>
      <w:bookmarkEnd w:id="1472"/>
      <w:bookmarkEnd w:id="1473"/>
      <w:bookmarkEnd w:id="1474"/>
      <w:bookmarkEnd w:id="1475"/>
    </w:p>
    <w:p w14:paraId="48F44FF9" w14:textId="49DDE7DB" w:rsidR="00B15530" w:rsidRPr="007A2142" w:rsidDel="001D0BF8" w:rsidRDefault="00B15530">
      <w:pPr>
        <w:ind w:firstLine="0"/>
        <w:rPr>
          <w:del w:id="1476" w:author="Elizabeth Ann Storm" w:date="2021-12-13T19:03:00Z"/>
        </w:rPr>
        <w:pPrChange w:id="1477" w:author="Elizabeth" w:date="2022-04-11T16:45:00Z">
          <w:pPr/>
        </w:pPrChange>
      </w:pPr>
      <w:del w:id="1478"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481" w:name="_Toc90318055"/>
        <w:bookmarkStart w:id="1482" w:name="_Toc90374480"/>
        <w:bookmarkStart w:id="1483" w:name="_Toc90376087"/>
        <w:bookmarkStart w:id="1484" w:name="_Toc90376172"/>
        <w:bookmarkStart w:id="1485" w:name="_Toc90381239"/>
        <w:bookmarkEnd w:id="1481"/>
        <w:bookmarkEnd w:id="1482"/>
        <w:bookmarkEnd w:id="1483"/>
        <w:bookmarkEnd w:id="1484"/>
        <w:bookmarkEnd w:id="1485"/>
      </w:del>
    </w:p>
    <w:p w14:paraId="5FACE8FC" w14:textId="2052FAB2" w:rsidR="00B15530" w:rsidRPr="007A2142" w:rsidDel="001D0BF8" w:rsidRDefault="00B15530">
      <w:pPr>
        <w:ind w:firstLine="0"/>
        <w:rPr>
          <w:del w:id="1486" w:author="Elizabeth Ann Storm" w:date="2021-12-13T19:03:00Z"/>
        </w:rPr>
        <w:pPrChange w:id="1487" w:author="Elizabeth" w:date="2022-04-11T16:45:00Z">
          <w:pPr/>
        </w:pPrChange>
      </w:pPr>
      <w:del w:id="1488"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489"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490" w:name="_Toc90318056"/>
      <w:bookmarkStart w:id="1491" w:name="_Toc90374481"/>
      <w:bookmarkStart w:id="1492" w:name="_Toc90376088"/>
      <w:bookmarkStart w:id="1493" w:name="_Toc90376173"/>
      <w:bookmarkStart w:id="1494" w:name="_Toc90381240"/>
      <w:bookmarkEnd w:id="1490"/>
      <w:bookmarkEnd w:id="1491"/>
      <w:bookmarkEnd w:id="1492"/>
      <w:bookmarkEnd w:id="1493"/>
      <w:bookmarkEnd w:id="1494"/>
    </w:p>
    <w:p w14:paraId="0772EA1C" w14:textId="223E5939" w:rsidR="00B15530" w:rsidRPr="007A2142" w:rsidDel="001D0BF8" w:rsidRDefault="00B15530">
      <w:pPr>
        <w:ind w:firstLine="0"/>
        <w:rPr>
          <w:del w:id="1495" w:author="Elizabeth Ann Storm" w:date="2021-12-13T19:03:00Z"/>
        </w:rPr>
        <w:pPrChange w:id="1496" w:author="Elizabeth" w:date="2022-04-11T16:45:00Z">
          <w:pPr/>
        </w:pPrChange>
      </w:pPr>
      <w:del w:id="1497"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500" w:name="_Toc90318057"/>
        <w:bookmarkStart w:id="1501" w:name="_Toc90374482"/>
        <w:bookmarkStart w:id="1502" w:name="_Toc90376089"/>
        <w:bookmarkStart w:id="1503" w:name="_Toc90376174"/>
        <w:bookmarkStart w:id="1504" w:name="_Toc90381241"/>
        <w:bookmarkEnd w:id="1500"/>
        <w:bookmarkEnd w:id="1501"/>
        <w:bookmarkEnd w:id="1502"/>
        <w:bookmarkEnd w:id="1503"/>
        <w:bookmarkEnd w:id="1504"/>
      </w:del>
    </w:p>
    <w:p w14:paraId="5E8BF07D" w14:textId="4CF1ACBC" w:rsidR="00B15530" w:rsidRPr="007A2142" w:rsidDel="001D0BF8" w:rsidRDefault="00B15530">
      <w:pPr>
        <w:ind w:firstLine="0"/>
        <w:rPr>
          <w:del w:id="1505" w:author="Elizabeth Ann Storm" w:date="2021-12-13T19:03:00Z"/>
        </w:rPr>
        <w:pPrChange w:id="1506" w:author="Elizabeth" w:date="2022-04-11T16:45:00Z">
          <w:pPr/>
        </w:pPrChange>
      </w:pPr>
      <w:bookmarkStart w:id="1507" w:name="_Toc90318058"/>
      <w:bookmarkStart w:id="1508" w:name="_Toc90374483"/>
      <w:bookmarkStart w:id="1509" w:name="_Toc90376090"/>
      <w:bookmarkStart w:id="1510" w:name="_Toc90376175"/>
      <w:bookmarkStart w:id="1511" w:name="_Toc90381242"/>
      <w:bookmarkEnd w:id="1507"/>
      <w:bookmarkEnd w:id="1508"/>
      <w:bookmarkEnd w:id="1509"/>
      <w:bookmarkEnd w:id="1510"/>
      <w:bookmarkEnd w:id="1511"/>
    </w:p>
    <w:p w14:paraId="3995CDB7" w14:textId="46CDAE8B" w:rsidR="00B15530" w:rsidDel="001D0BF8" w:rsidRDefault="00B15530">
      <w:pPr>
        <w:ind w:firstLine="0"/>
        <w:rPr>
          <w:del w:id="1512" w:author="Elizabeth Ann Storm" w:date="2021-12-13T19:03:00Z"/>
        </w:rPr>
        <w:pPrChange w:id="1513" w:author="Elizabeth" w:date="2022-04-11T16:45:00Z">
          <w:pPr/>
        </w:pPrChange>
      </w:pPr>
      <w:del w:id="1514"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515" w:name="_Toc90318059"/>
        <w:bookmarkStart w:id="1516" w:name="_Toc90374484"/>
        <w:bookmarkStart w:id="1517" w:name="_Toc90376091"/>
        <w:bookmarkStart w:id="1518" w:name="_Toc90376176"/>
        <w:bookmarkStart w:id="1519" w:name="_Toc90381243"/>
        <w:bookmarkEnd w:id="1515"/>
        <w:bookmarkEnd w:id="1516"/>
        <w:bookmarkEnd w:id="1517"/>
        <w:bookmarkEnd w:id="1518"/>
        <w:bookmarkEnd w:id="1519"/>
      </w:del>
    </w:p>
    <w:p w14:paraId="23762713" w14:textId="21881094" w:rsidR="00C1650E" w:rsidRDefault="00C1650E">
      <w:pPr>
        <w:pStyle w:val="Caption"/>
        <w:spacing w:after="240"/>
        <w:ind w:firstLine="0"/>
        <w:jc w:val="center"/>
        <w:rPr>
          <w:ins w:id="1520" w:author="Elizabeth Ann Storm" w:date="2021-12-13T17:42:00Z"/>
        </w:rPr>
        <w:pPrChange w:id="1521" w:author="Elizabeth" w:date="2022-04-11T16:45:00Z">
          <w:pPr>
            <w:pStyle w:val="Heading2"/>
          </w:pPr>
        </w:pPrChange>
      </w:pPr>
      <w:del w:id="1522" w:author="Elizabeth Ann Storm" w:date="2021-12-13T17:42:00Z">
        <w:r w:rsidDel="00D53ABD">
          <w:delText>Phenomenology</w:delText>
        </w:r>
      </w:del>
      <w:ins w:id="1523" w:author="Elizabeth Ann Storm" w:date="2021-12-13T17:42:00Z">
        <w:del w:id="1524" w:author="Elizabeth" w:date="2022-04-11T16:44:00Z">
          <w:r w:rsidR="00D53ABD" w:rsidDel="008C5CD1">
            <w:delText xml:space="preserve">Subsection 3 – </w:delText>
          </w:r>
        </w:del>
      </w:ins>
      <w:ins w:id="1525" w:author="Elizabeth Ann Storm" w:date="2021-12-13T18:00:00Z">
        <w:del w:id="1526"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527" w:author="Elizabeth Ann Storm" w:date="2021-12-14T11:48:00Z"/>
        </w:rPr>
      </w:pPr>
      <w:ins w:id="1528"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ins>
      <w:ins w:id="1529"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530" w:author="Elizabeth Ann Storm" w:date="2021-12-14T11:52:00Z"/>
        </w:rPr>
        <w:pPrChange w:id="1531" w:author="Elizabeth Ann Storm" w:date="2021-12-14T11:52:00Z">
          <w:pPr>
            <w:pStyle w:val="NoSpacing"/>
            <w:spacing w:line="480" w:lineRule="auto"/>
            <w:ind w:firstLine="0"/>
          </w:pPr>
        </w:pPrChange>
      </w:pPr>
      <w:ins w:id="1532"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533" w:author="Elizabeth Ann Storm" w:date="2021-12-13T19:05:00Z"/>
        </w:rPr>
        <w:pPrChange w:id="1534" w:author="Elizabeth Ann Storm" w:date="2021-12-14T11:52:00Z">
          <w:pPr>
            <w:pStyle w:val="NoSpacing"/>
            <w:spacing w:line="480" w:lineRule="auto"/>
          </w:pPr>
        </w:pPrChange>
      </w:pPr>
      <w:bookmarkStart w:id="1535" w:name="_Toc100763168"/>
      <w:ins w:id="1536" w:author="Elizabeth Ann Storm" w:date="2021-12-14T11:52:00Z">
        <w:r>
          <w:t xml:space="preserve">Figure </w:t>
        </w:r>
        <w:r>
          <w:fldChar w:fldCharType="begin"/>
        </w:r>
        <w:r>
          <w:instrText xml:space="preserve"> SEQ Figure \* ARABIC </w:instrText>
        </w:r>
      </w:ins>
      <w:r>
        <w:fldChar w:fldCharType="separate"/>
      </w:r>
      <w:ins w:id="1537" w:author="Elizabeth Ann Storm" w:date="2021-12-14T12:04:00Z">
        <w:r w:rsidR="00A91C2E">
          <w:rPr>
            <w:noProof/>
          </w:rPr>
          <w:t>9</w:t>
        </w:r>
      </w:ins>
      <w:ins w:id="1538" w:author="Elizabeth Ann Storm" w:date="2021-12-14T11:52:00Z">
        <w:r>
          <w:fldChar w:fldCharType="end"/>
        </w:r>
        <w:r>
          <w:t>. camera lucida illustration placeholder</w:t>
        </w:r>
      </w:ins>
      <w:bookmarkEnd w:id="1535"/>
    </w:p>
    <w:p w14:paraId="74E3A70F" w14:textId="7EE6D8C1" w:rsidR="001D0BF8" w:rsidRDefault="008C5CD1">
      <w:pPr>
        <w:pStyle w:val="NoSpacing"/>
        <w:spacing w:line="480" w:lineRule="auto"/>
        <w:rPr>
          <w:ins w:id="1539" w:author="Elizabeth Ann Storm" w:date="2021-12-14T11:54:00Z"/>
        </w:rPr>
      </w:pPr>
      <w:ins w:id="1540" w:author="Elizabeth" w:date="2022-04-11T16:45:00Z">
        <w:r>
          <w:lastRenderedPageBreak/>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541" w:author="Elizabeth" w:date="2022-04-11T16:46:00Z">
        <w:r>
          <w:t>)</w:t>
        </w:r>
      </w:ins>
      <w:ins w:id="1542" w:author="Elizabeth Ann Storm" w:date="2021-12-13T19:05:00Z">
        <w:del w:id="1543" w:author="Elizabeth" w:date="2022-04-11T16:45:00Z">
          <w:r w:rsidR="001D0BF8" w:rsidDel="008C5CD1">
            <w:delText>(Art in the age of mechanical reproduction</w:delText>
          </w:r>
        </w:del>
      </w:ins>
      <w:ins w:id="1544" w:author="Elizabeth Ann Storm" w:date="2021-12-13T20:00:00Z">
        <w:del w:id="1545" w:author="Elizabeth" w:date="2022-04-11T16:45:00Z">
          <w:r w:rsidR="00D81CD3" w:rsidDel="008C5CD1">
            <w:delText xml:space="preserve"> ? </w:delText>
          </w:r>
        </w:del>
      </w:ins>
      <w:ins w:id="1546" w:author="Elizabeth Ann Storm" w:date="2021-12-13T19:05:00Z">
        <w:del w:id="1547"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548" w:author="Elizabeth Ann Storm" w:date="2021-12-14T11:54:00Z"/>
        </w:rPr>
        <w:pPrChange w:id="1549" w:author="Elizabeth Ann Storm" w:date="2021-12-14T11:54:00Z">
          <w:pPr>
            <w:pStyle w:val="NoSpacing"/>
            <w:spacing w:line="480" w:lineRule="auto"/>
            <w:ind w:firstLine="0"/>
          </w:pPr>
        </w:pPrChange>
      </w:pPr>
      <w:ins w:id="1550"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551" w:author="Elizabeth Ann Storm" w:date="2021-12-13T17:42:00Z">
            <w:rPr>
              <w:rFonts w:eastAsiaTheme="minorHAnsi"/>
            </w:rPr>
          </w:rPrChange>
        </w:rPr>
        <w:pPrChange w:id="1552" w:author="Elizabeth Ann Storm" w:date="2021-12-14T11:54:00Z">
          <w:pPr>
            <w:pStyle w:val="Heading2"/>
          </w:pPr>
        </w:pPrChange>
      </w:pPr>
      <w:bookmarkStart w:id="1553" w:name="_Toc100763169"/>
      <w:ins w:id="1554" w:author="Elizabeth Ann Storm" w:date="2021-12-14T11:54:00Z">
        <w:r>
          <w:t xml:space="preserve">Figure </w:t>
        </w:r>
        <w:r>
          <w:fldChar w:fldCharType="begin"/>
        </w:r>
        <w:r>
          <w:instrText xml:space="preserve"> SEQ Figure \* ARABIC </w:instrText>
        </w:r>
      </w:ins>
      <w:r>
        <w:fldChar w:fldCharType="separate"/>
      </w:r>
      <w:ins w:id="1555" w:author="Elizabeth Ann Storm" w:date="2021-12-14T12:04:00Z">
        <w:r w:rsidR="00A91C2E">
          <w:rPr>
            <w:noProof/>
          </w:rPr>
          <w:t>10</w:t>
        </w:r>
      </w:ins>
      <w:ins w:id="1556" w:author="Elizabeth Ann Storm" w:date="2021-12-14T11:54:00Z">
        <w:r>
          <w:fldChar w:fldCharType="end"/>
        </w:r>
        <w:r>
          <w:t xml:space="preserve">. Muybridge early stop-motion 1878 placeholder </w:t>
        </w:r>
        <w:proofErr w:type="spellStart"/>
        <w:r>
          <w:t>iamge</w:t>
        </w:r>
      </w:ins>
      <w:bookmarkEnd w:id="1553"/>
      <w:proofErr w:type="spellEnd"/>
    </w:p>
    <w:p w14:paraId="13D62CEB" w14:textId="4EDB7C45" w:rsidR="00C1650E" w:rsidRPr="007A2142" w:rsidDel="001D0BF8" w:rsidRDefault="00C1650E">
      <w:pPr>
        <w:pStyle w:val="Heading3"/>
        <w:rPr>
          <w:del w:id="1557" w:author="Elizabeth Ann Storm" w:date="2021-12-13T19:05:00Z"/>
        </w:rPr>
        <w:pPrChange w:id="1558" w:author="Elizabeth" w:date="2022-04-11T16:46:00Z">
          <w:pPr/>
        </w:pPrChange>
      </w:pPr>
      <w:del w:id="1559" w:author="Elizabeth Ann Storm" w:date="2021-12-13T19:05:00Z">
        <w:r w:rsidRPr="007A2142" w:rsidDel="001D0BF8">
          <w:delText xml:space="preserve">Phenomenology is the study of the structures of experience and consciousness. </w:delText>
        </w:r>
      </w:del>
      <w:del w:id="1560"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561"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562" w:name="_Toc90318061"/>
        <w:bookmarkStart w:id="1563" w:name="_Toc90374486"/>
        <w:bookmarkStart w:id="1564" w:name="_Toc90376093"/>
        <w:bookmarkStart w:id="1565" w:name="_Toc90376178"/>
        <w:bookmarkStart w:id="1566" w:name="_Toc90381245"/>
        <w:bookmarkStart w:id="1567" w:name="_Toc100588217"/>
        <w:bookmarkEnd w:id="1562"/>
        <w:bookmarkEnd w:id="1563"/>
        <w:bookmarkEnd w:id="1564"/>
        <w:bookmarkEnd w:id="1565"/>
        <w:bookmarkEnd w:id="1566"/>
        <w:bookmarkEnd w:id="1567"/>
      </w:del>
    </w:p>
    <w:p w14:paraId="1A85F4A3" w14:textId="56766F85" w:rsidR="00C1650E" w:rsidRPr="007A2142" w:rsidDel="00B23C0E" w:rsidRDefault="00C1650E">
      <w:pPr>
        <w:pStyle w:val="Heading3"/>
        <w:rPr>
          <w:del w:id="1568" w:author="Elizabeth Ann Storm" w:date="2021-12-13T19:07:00Z"/>
        </w:rPr>
        <w:pPrChange w:id="1569" w:author="Elizabeth" w:date="2022-04-11T16:46:00Z">
          <w:pPr/>
        </w:pPrChange>
      </w:pPr>
      <w:del w:id="1570"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571"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572" w:name="_Toc90318062"/>
        <w:bookmarkStart w:id="1573" w:name="_Toc90374487"/>
        <w:bookmarkStart w:id="1574" w:name="_Toc90376094"/>
        <w:bookmarkStart w:id="1575" w:name="_Toc90376179"/>
        <w:bookmarkStart w:id="1576" w:name="_Toc90381246"/>
        <w:bookmarkStart w:id="1577" w:name="_Toc100588218"/>
        <w:bookmarkEnd w:id="1572"/>
        <w:bookmarkEnd w:id="1573"/>
        <w:bookmarkEnd w:id="1574"/>
        <w:bookmarkEnd w:id="1575"/>
        <w:bookmarkEnd w:id="1576"/>
        <w:bookmarkEnd w:id="1577"/>
      </w:del>
    </w:p>
    <w:p w14:paraId="6AEB84B8" w14:textId="2388B88A" w:rsidR="00E57042" w:rsidDel="00B23C0E" w:rsidRDefault="00C1650E">
      <w:pPr>
        <w:pStyle w:val="Heading3"/>
        <w:rPr>
          <w:del w:id="1578" w:author="Elizabeth Ann Storm" w:date="2021-12-13T19:07:00Z"/>
        </w:rPr>
        <w:pPrChange w:id="1579" w:author="Elizabeth" w:date="2022-04-11T16:46:00Z">
          <w:pPr>
            <w:pStyle w:val="ListParagraph"/>
          </w:pPr>
        </w:pPrChange>
      </w:pPr>
      <w:del w:id="1580"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583" w:name="_Toc90318063"/>
        <w:bookmarkStart w:id="1584" w:name="_Toc90374488"/>
        <w:bookmarkStart w:id="1585" w:name="_Toc90376095"/>
        <w:bookmarkStart w:id="1586" w:name="_Toc90376180"/>
        <w:bookmarkStart w:id="1587" w:name="_Toc90381247"/>
        <w:bookmarkStart w:id="1588" w:name="_Toc100588219"/>
        <w:bookmarkEnd w:id="1583"/>
        <w:bookmarkEnd w:id="1584"/>
        <w:bookmarkEnd w:id="1585"/>
        <w:bookmarkEnd w:id="1586"/>
        <w:bookmarkEnd w:id="1587"/>
        <w:bookmarkEnd w:id="1588"/>
      </w:del>
    </w:p>
    <w:p w14:paraId="2F39D94A" w14:textId="3E43B1EB" w:rsidR="00650EE1" w:rsidRPr="00EC103B" w:rsidRDefault="00C1650E">
      <w:pPr>
        <w:pStyle w:val="Heading3"/>
        <w:rPr>
          <w:ins w:id="1589" w:author="Elizabeth Ann Storm" w:date="2021-12-10T20:02:00Z"/>
          <w:szCs w:val="24"/>
        </w:rPr>
        <w:pPrChange w:id="1590" w:author="Elizabeth" w:date="2022-04-11T16:46:00Z">
          <w:pPr>
            <w:pStyle w:val="Heading2"/>
            <w:spacing w:before="0"/>
          </w:pPr>
        </w:pPrChange>
      </w:pPr>
      <w:del w:id="1591"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594" w:author="Elizabeth Ann Storm" w:date="2021-12-13T18:00:00Z">
        <w:del w:id="1595" w:author="Elizabeth" w:date="2022-04-11T16:48:00Z">
          <w:r w:rsidR="0047630A" w:rsidDel="004C7E6F">
            <w:rPr>
              <w:szCs w:val="24"/>
            </w:rPr>
            <w:delText xml:space="preserve">Subsection 4 – </w:delText>
          </w:r>
        </w:del>
      </w:ins>
      <w:bookmarkStart w:id="1596" w:name="_Toc100588220"/>
      <w:ins w:id="1597" w:author="Elizabeth" w:date="2022-04-11T16:48:00Z">
        <w:r w:rsidR="004C7E6F">
          <w:rPr>
            <w:szCs w:val="24"/>
          </w:rPr>
          <w:t>I</w:t>
        </w:r>
      </w:ins>
      <w:ins w:id="1598" w:author="Elizabeth Ann Storm" w:date="2021-12-13T18:00:00Z">
        <w:del w:id="1599" w:author="Elizabeth" w:date="2022-04-11T16:48:00Z">
          <w:r w:rsidR="0047630A" w:rsidDel="004C7E6F">
            <w:rPr>
              <w:szCs w:val="24"/>
            </w:rPr>
            <w:delText>i</w:delText>
          </w:r>
        </w:del>
        <w:r w:rsidR="0047630A">
          <w:rPr>
            <w:szCs w:val="24"/>
          </w:rPr>
          <w:t>mage-making and imagination</w:t>
        </w:r>
      </w:ins>
      <w:bookmarkEnd w:id="1596"/>
    </w:p>
    <w:p w14:paraId="0FB780A4" w14:textId="77777777" w:rsidR="00B23C0E" w:rsidRDefault="00B23C0E" w:rsidP="00B23C0E">
      <w:pPr>
        <w:pStyle w:val="EndNoteBibliography"/>
        <w:spacing w:line="480" w:lineRule="auto"/>
        <w:rPr>
          <w:ins w:id="1600" w:author="Elizabeth Ann Storm" w:date="2021-12-13T19:09:00Z"/>
          <w:noProof w:val="0"/>
        </w:rPr>
      </w:pPr>
      <w:ins w:id="1601"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77777777" w:rsidR="0073027E" w:rsidRDefault="00D81CD3" w:rsidP="00B565A0">
      <w:pPr>
        <w:rPr>
          <w:ins w:id="1602" w:author="Elizabeth" w:date="2022-04-14T16:06:00Z"/>
        </w:rPr>
      </w:pPr>
      <w:ins w:id="1603" w:author="Elizabeth Ann Storm" w:date="2021-12-13T20:01:00Z">
        <w:del w:id="1604" w:author="Elizabeth" w:date="2022-04-11T14:15:00Z">
          <w:r w:rsidDel="00601EBE">
            <w:delText>(I</w:delText>
          </w:r>
        </w:del>
        <w:del w:id="1605" w:author="Elizabeth" w:date="2022-04-11T14:14:00Z">
          <w:r w:rsidDel="00601EBE">
            <w:delText xml:space="preserve"> don’t think this works here) </w:delText>
          </w:r>
        </w:del>
      </w:ins>
      <w:ins w:id="1606"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w:t>
        </w:r>
        <w:r w:rsidR="00B23C0E" w:rsidRPr="007A2142">
          <w:lastRenderedPageBreak/>
          <w:t xml:space="preserve">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607" w:author="Elizabeth Ann Storm" w:date="2021-12-13T19:11:00Z"/>
        </w:rPr>
      </w:pPr>
      <w:ins w:id="1608" w:author="Elizabeth Ann Storm" w:date="2021-12-13T19:11:00Z">
        <w:r w:rsidRPr="007A2142">
          <w:t>I thought of Duchamp’s Standard Stoppages</w:t>
        </w:r>
      </w:ins>
      <w:ins w:id="1609" w:author="Elizabeth" w:date="2022-04-11T14:16:00Z">
        <w:r w:rsidR="00601EBE">
          <w:rPr>
            <w:rStyle w:val="FootnoteReference"/>
          </w:rPr>
          <w:footnoteReference w:id="20"/>
        </w:r>
      </w:ins>
      <w:ins w:id="1611" w:author="Elizabeth Ann Storm" w:date="2021-12-13T19:11:00Z">
        <w:r w:rsidRPr="007A2142">
          <w:t>, and Max Ernst’s surrealis</w:t>
        </w:r>
        <w:r>
          <w:t>t</w:t>
        </w:r>
        <w:r w:rsidRPr="007A2142">
          <w:t xml:space="preserve"> </w:t>
        </w:r>
        <w:r w:rsidRPr="000F018B">
          <w:rPr>
            <w:i/>
            <w:iCs/>
          </w:rPr>
          <w:t>frottages</w:t>
        </w:r>
      </w:ins>
      <w:ins w:id="1612" w:author="Elizabeth" w:date="2022-04-11T14:16:00Z">
        <w:r w:rsidR="00601EBE">
          <w:rPr>
            <w:rStyle w:val="FootnoteReference"/>
            <w:i/>
            <w:iCs/>
          </w:rPr>
          <w:footnoteReference w:id="21"/>
        </w:r>
      </w:ins>
      <w:ins w:id="1614" w:author="Elizabeth Ann Storm" w:date="2021-12-13T19:11:00Z">
        <w:r w:rsidRPr="007A2142">
          <w:t>, and Pollack’s drip paintings</w:t>
        </w:r>
      </w:ins>
      <w:ins w:id="1615" w:author="Elizabeth" w:date="2022-04-11T14:16:00Z">
        <w:r w:rsidR="00601EBE">
          <w:rPr>
            <w:rStyle w:val="FootnoteReference"/>
          </w:rPr>
          <w:footnoteReference w:id="22"/>
        </w:r>
      </w:ins>
      <w:ins w:id="1618"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 xml:space="preserve">have a working </w:t>
        </w:r>
        <w:del w:id="1619" w:author="Elizabeth" w:date="2022-04-11T14:18:00Z">
          <w:r w:rsidRPr="007A2142" w:rsidDel="0089117F">
            <w:delText>understand</w:delText>
          </w:r>
          <w:r w:rsidDel="0089117F">
            <w:delText>ing</w:delText>
          </w:r>
        </w:del>
      </w:ins>
      <w:ins w:id="1620" w:author="Elizabeth" w:date="2022-04-11T14:18:00Z">
        <w:r w:rsidR="0089117F">
          <w:t>knowledge</w:t>
        </w:r>
      </w:ins>
      <w:ins w:id="1621"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622" w:author="Elizabeth Ann Storm" w:date="2021-12-14T11:41:00Z"/>
        </w:rPr>
        <w:pPrChange w:id="1623" w:author="Elizabeth Ann Storm" w:date="2021-12-14T11:42:00Z">
          <w:pPr>
            <w:keepNext/>
          </w:pPr>
        </w:pPrChange>
      </w:pPr>
      <w:ins w:id="1624"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625" w:author="Elizabeth Ann Storm" w:date="2021-12-13T19:11:00Z"/>
        </w:rPr>
        <w:pPrChange w:id="1626" w:author="Elizabeth Ann Storm" w:date="2021-12-14T11:42:00Z">
          <w:pPr>
            <w:keepNext/>
          </w:pPr>
        </w:pPrChange>
      </w:pPr>
      <w:bookmarkStart w:id="1627" w:name="_Toc100763170"/>
      <w:ins w:id="1628" w:author="Elizabeth Ann Storm" w:date="2021-12-14T11:41:00Z">
        <w:r>
          <w:t xml:space="preserve">Figure </w:t>
        </w:r>
        <w:r>
          <w:fldChar w:fldCharType="begin"/>
        </w:r>
        <w:r>
          <w:instrText xml:space="preserve"> SEQ Figure \* ARABIC </w:instrText>
        </w:r>
      </w:ins>
      <w:r>
        <w:fldChar w:fldCharType="separate"/>
      </w:r>
      <w:ins w:id="1629" w:author="Elizabeth Ann Storm" w:date="2021-12-14T12:04:00Z">
        <w:r w:rsidR="00A91C2E">
          <w:rPr>
            <w:noProof/>
          </w:rPr>
          <w:t>11</w:t>
        </w:r>
      </w:ins>
      <w:ins w:id="1630" w:author="Elizabeth Ann Storm" w:date="2021-12-14T11:41:00Z">
        <w:r>
          <w:fldChar w:fldCharType="end"/>
        </w:r>
        <w:r>
          <w:t>. placeholder for early grad work</w:t>
        </w:r>
      </w:ins>
      <w:bookmarkEnd w:id="1627"/>
    </w:p>
    <w:p w14:paraId="58AC6CEC" w14:textId="77777777" w:rsidR="00B565A0" w:rsidRDefault="00B565A0">
      <w:pPr>
        <w:pStyle w:val="EndNoteBibliography"/>
        <w:spacing w:line="480" w:lineRule="auto"/>
        <w:rPr>
          <w:ins w:id="1631" w:author="Elizabeth Ann Storm" w:date="2021-12-14T11:42:00Z"/>
        </w:rPr>
      </w:pPr>
    </w:p>
    <w:p w14:paraId="72DE1647" w14:textId="3D852EA9" w:rsidR="00B23C0E" w:rsidRDefault="008F0B9C">
      <w:pPr>
        <w:pStyle w:val="EndNoteBibliography"/>
        <w:spacing w:line="480" w:lineRule="auto"/>
        <w:rPr>
          <w:ins w:id="1632" w:author="Elizabeth" w:date="2022-04-14T16:56:00Z"/>
        </w:rPr>
      </w:pPr>
      <w:ins w:id="1633" w:author="Elizabeth" w:date="2022-04-11T16:35:00Z">
        <w:r>
          <w:t xml:space="preserve">In addition to thinking of materials, I also thought about process. </w:t>
        </w:r>
      </w:ins>
      <w:ins w:id="1634" w:author="Elizabeth" w:date="2022-04-11T16:36:00Z">
        <w:r>
          <w:t xml:space="preserve">The </w:t>
        </w:r>
      </w:ins>
      <w:ins w:id="1635" w:author="Elizabeth Ann Storm" w:date="2021-12-13T19:11:00Z">
        <w:del w:id="1636"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637" w:author="Elizabeth" w:date="2022-04-11T14:18:00Z">
        <w:r w:rsidR="0089117F">
          <w:t>gging</w:t>
        </w:r>
      </w:ins>
      <w:ins w:id="1638" w:author="Elizabeth Ann Storm" w:date="2021-12-13T19:11:00Z">
        <w:del w:id="1639"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395BE8C7" w14:textId="7F6BF0E8" w:rsidR="00707C00" w:rsidRPr="0031566C" w:rsidRDefault="00707C00">
      <w:pPr>
        <w:pStyle w:val="EndNoteBibliography"/>
        <w:spacing w:line="480" w:lineRule="auto"/>
        <w:rPr>
          <w:ins w:id="1640" w:author="Elizabeth" w:date="2022-04-11T16:37:00Z"/>
          <w:rPrChange w:id="1641" w:author="Elizabeth" w:date="2022-04-14T16:59:00Z">
            <w:rPr>
              <w:ins w:id="1642" w:author="Elizabeth" w:date="2022-04-11T16:37:00Z"/>
            </w:rPr>
          </w:rPrChange>
        </w:rPr>
      </w:pPr>
      <w:ins w:id="1643" w:author="Elizabeth" w:date="2022-04-14T16:56:00Z">
        <w:r>
          <w:t xml:space="preserve">The process of texture rubbing or </w:t>
        </w:r>
        <w:r w:rsidRPr="0031566C">
          <w:rPr>
            <w:i/>
            <w:iCs/>
            <w:rPrChange w:id="1644" w:author="Elizabeth" w:date="2022-04-14T16:57:00Z">
              <w:rPr/>
            </w:rPrChange>
          </w:rPr>
          <w:t>frottage</w:t>
        </w:r>
      </w:ins>
      <w:ins w:id="1645" w:author="Elizabeth" w:date="2022-04-14T16:59:00Z">
        <w:r w:rsidR="0031566C">
          <w:t xml:space="preserve"> was instrumental to a shift that happened in my studio practice as I became more critical of the model of reality</w:t>
        </w:r>
      </w:ins>
      <w:ins w:id="1646" w:author="Elizabeth" w:date="2022-04-14T17:00:00Z">
        <w:r w:rsidR="0031566C">
          <w:t xml:space="preserve"> I was projecting through my work. There was a previous dependence on illusionistic space that </w:t>
        </w:r>
      </w:ins>
      <w:ins w:id="1647" w:author="Elizabeth" w:date="2022-04-14T17:01:00Z">
        <w:r w:rsidR="0031566C">
          <w:t>was liberated through an exploration of</w:t>
        </w:r>
      </w:ins>
      <w:ins w:id="1648" w:author="Elizabeth" w:date="2022-04-14T17:02:00Z">
        <w:r w:rsidR="00DC3A20">
          <w:t xml:space="preserve"> the concept of the trace through</w:t>
        </w:r>
      </w:ins>
      <w:ins w:id="1649" w:author="Elizabeth" w:date="2022-04-14T17:01:00Z">
        <w:r w:rsidR="0031566C">
          <w:t xml:space="preserve"> texture. </w:t>
        </w:r>
      </w:ins>
      <w:ins w:id="1650" w:author="Elizabeth" w:date="2022-04-14T17:02:00Z">
        <w:r w:rsidR="00DC3A20">
          <w:t>The trace</w:t>
        </w:r>
      </w:ins>
      <w:ins w:id="1651" w:author="Elizabeth" w:date="2022-04-14T17:07:00Z">
        <w:r w:rsidR="00CB22CD">
          <w:t xml:space="preserve"> is a sign of an object through its imprint, “the footprint, </w:t>
        </w:r>
      </w:ins>
    </w:p>
    <w:p w14:paraId="79764698" w14:textId="71A52016" w:rsidR="008F0B9C" w:rsidRPr="007A2142" w:rsidRDefault="008F0B9C">
      <w:pPr>
        <w:pStyle w:val="EndNoteBibliography"/>
        <w:spacing w:line="480" w:lineRule="auto"/>
        <w:rPr>
          <w:ins w:id="1652" w:author="Elizabeth Ann Storm" w:date="2021-12-10T20:02:00Z"/>
        </w:rPr>
        <w:pPrChange w:id="1653" w:author="Elizabeth Ann Storm" w:date="2021-12-13T19:11:00Z">
          <w:pPr/>
        </w:pPrChange>
      </w:pPr>
      <w:ins w:id="1654" w:author="Elizabeth" w:date="2022-04-11T16:37:00Z">
        <w:r>
          <w:lastRenderedPageBreak/>
          <w:t>Need more here like 3 more paragraphs</w:t>
        </w:r>
      </w:ins>
    </w:p>
    <w:p w14:paraId="20689E68" w14:textId="05CA6608" w:rsidR="00650EE1" w:rsidRDefault="0047630A" w:rsidP="00650EE1">
      <w:pPr>
        <w:pStyle w:val="Heading2"/>
        <w:spacing w:before="0"/>
        <w:rPr>
          <w:ins w:id="1655" w:author="Elizabeth Ann Storm" w:date="2021-12-10T20:02:00Z"/>
          <w:szCs w:val="24"/>
        </w:rPr>
      </w:pPr>
      <w:bookmarkStart w:id="1656" w:name="_Toc100588221"/>
      <w:ins w:id="1657" w:author="Elizabeth Ann Storm" w:date="2021-12-13T18:01:00Z">
        <w:del w:id="1658" w:author="Elizabeth" w:date="2022-04-14T15:28:00Z">
          <w:r w:rsidDel="004E431D">
            <w:rPr>
              <w:szCs w:val="24"/>
            </w:rPr>
            <w:delText>Subsection 5 – Media studies, materiality, McLuhan</w:delText>
          </w:r>
        </w:del>
        <w:bookmarkEnd w:id="1656"/>
        <w:del w:id="1659" w:author="Elizabeth" w:date="2022-04-11T16:26:00Z">
          <w:r w:rsidDel="0011214C">
            <w:rPr>
              <w:szCs w:val="24"/>
            </w:rPr>
            <w:delText>, shifting to postmodernism</w:delText>
          </w:r>
        </w:del>
      </w:ins>
      <w:ins w:id="1660" w:author="Elizabeth" w:date="2022-04-14T15:28:00Z">
        <w:r w:rsidR="004E431D">
          <w:rPr>
            <w:szCs w:val="24"/>
          </w:rPr>
          <w:t>Materiality</w:t>
        </w:r>
      </w:ins>
    </w:p>
    <w:p w14:paraId="1776D861" w14:textId="5AE24831" w:rsidR="00650EE1" w:rsidRPr="007A2142" w:rsidRDefault="00650EE1">
      <w:pPr>
        <w:pStyle w:val="EndNoteBibliography"/>
        <w:spacing w:line="480" w:lineRule="auto"/>
        <w:rPr>
          <w:ins w:id="1661" w:author="Elizabeth Ann Storm" w:date="2021-12-10T20:02:00Z"/>
        </w:rPr>
        <w:pPrChange w:id="1662" w:author="Elizabeth Ann Storm" w:date="2021-12-13T19:11:00Z">
          <w:pPr/>
        </w:pPrChange>
      </w:pPr>
      <w:ins w:id="1663" w:author="Elizabeth Ann Storm" w:date="2021-12-10T20:02:00Z">
        <w:r w:rsidRPr="007A2142">
          <w:rPr>
            <w:noProof w:val="0"/>
          </w:rPr>
          <w:t>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664" w:author="Elizabeth Ann Storm" w:date="2021-12-13T19:17:00Z"/>
        </w:rPr>
      </w:pPr>
      <w:ins w:id="1665" w:author="Elizabeth Ann Storm" w:date="2021-12-13T19:11:00Z">
        <w:r>
          <w:t>These questions are in alignment with a large</w:t>
        </w:r>
      </w:ins>
      <w:ins w:id="1666" w:author="Elizabeth Ann Storm" w:date="2021-12-13T19:12:00Z">
        <w:r>
          <w:t>r conversation in the humanities of materiality</w:t>
        </w:r>
        <w:r w:rsidR="007548D5">
          <w:t>.</w:t>
        </w:r>
        <w:r w:rsidR="007548D5" w:rsidRPr="007A2142">
          <w:t xml:space="preserve"> Marshall McLuhan</w:t>
        </w:r>
      </w:ins>
      <w:ins w:id="1667" w:author="Elizabeth Ann Storm" w:date="2021-12-13T19:13:00Z">
        <w:r w:rsidR="007548D5">
          <w:t xml:space="preserve"> </w:t>
        </w:r>
      </w:ins>
      <w:ins w:id="1668"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669" w:author="Elizabeth" w:date="2022-04-11T14:20:00Z">
        <w:r w:rsidR="0089117F">
          <w:t xml:space="preserve">book </w:t>
        </w:r>
      </w:ins>
      <w:ins w:id="1670" w:author="Elizabeth Ann Storm" w:date="2021-12-13T19:12:00Z">
        <w:r w:rsidR="007548D5" w:rsidRPr="007A2142">
          <w:t>“The Medium is the Massage”</w:t>
        </w:r>
      </w:ins>
      <w:ins w:id="1671" w:author="Elizabeth" w:date="2022-04-11T14:24:00Z">
        <w:r w:rsidR="00F47ABE">
          <w:t>,</w:t>
        </w:r>
      </w:ins>
      <w:ins w:id="1672" w:author="Elizabeth" w:date="2022-04-11T14:23:00Z">
        <w:r w:rsidR="00F47ABE">
          <w:t xml:space="preserve"> designed by Quentin Fiore and</w:t>
        </w:r>
      </w:ins>
      <w:ins w:id="1673" w:author="Elizabeth Ann Storm" w:date="2021-12-13T19:12:00Z">
        <w:r w:rsidR="007548D5" w:rsidRPr="007A2142">
          <w:t xml:space="preserve"> </w:t>
        </w:r>
        <w:r w:rsidR="007548D5">
          <w:t>contain</w:t>
        </w:r>
      </w:ins>
      <w:ins w:id="1674" w:author="Elizabeth" w:date="2022-04-11T14:23:00Z">
        <w:r w:rsidR="00F47ABE">
          <w:t xml:space="preserve">ing </w:t>
        </w:r>
      </w:ins>
      <w:ins w:id="1675" w:author="Elizabeth Ann Storm" w:date="2021-12-13T19:12:00Z">
        <w:del w:id="1676" w:author="Elizabeth" w:date="2022-04-11T14:23:00Z">
          <w:r w:rsidR="007548D5" w:rsidDel="00F47ABE">
            <w:delText xml:space="preserve">ing </w:delText>
          </w:r>
        </w:del>
        <w:r w:rsidR="007548D5">
          <w:t xml:space="preserve">quotes by </w:t>
        </w:r>
      </w:ins>
      <w:ins w:id="1677" w:author="Elizabeth" w:date="2022-04-11T14:23:00Z">
        <w:r w:rsidR="00F47ABE">
          <w:t>Mc</w:t>
        </w:r>
      </w:ins>
      <w:ins w:id="1678" w:author="Elizabeth" w:date="2022-04-11T14:24:00Z">
        <w:r w:rsidR="00F47ABE">
          <w:t xml:space="preserve">Luhan, </w:t>
        </w:r>
      </w:ins>
      <w:ins w:id="1679" w:author="Elizabeth Ann Storm" w:date="2021-12-13T19:12:00Z">
        <w:del w:id="1680"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681" w:author="Elizabeth Ann Storm" w:date="2021-12-13T19:17:00Z">
        <w:del w:id="1682"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683" w:author="Elizabeth Ann Storm" w:date="2021-12-14T11:55:00Z"/>
        </w:rPr>
      </w:pPr>
      <w:ins w:id="1684" w:author="Elizabeth Ann Storm" w:date="2021-12-13T19:12:00Z">
        <w:r w:rsidRPr="007A2142">
          <w:t>It attests to the beauty of direct experience in its material form and speaks to issues of the (then newfound) simultaneity of communication</w:t>
        </w:r>
      </w:ins>
      <w:ins w:id="1685" w:author="Elizabeth Ann Storm" w:date="2021-12-13T19:14:00Z">
        <w:r>
          <w:t>.</w:t>
        </w:r>
      </w:ins>
      <w:ins w:id="1686" w:author="Elizabeth" w:date="2022-04-11T14:24:00Z">
        <w:r w:rsidR="00F47ABE">
          <w:t xml:space="preserve"> </w:t>
        </w:r>
      </w:ins>
      <w:ins w:id="1687" w:author="Elizabeth Ann Storm" w:date="2021-12-13T19:14:00Z">
        <w:del w:id="1688" w:author="Elizabeth" w:date="2022-04-11T14:25:00Z">
          <w:r w:rsidDel="00F47ABE">
            <w:delText xml:space="preserve"> </w:delText>
          </w:r>
        </w:del>
      </w:ins>
      <w:ins w:id="1689"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690" w:author="Elizabeth Ann Storm" w:date="2021-12-14T11:57:00Z"/>
        </w:rPr>
        <w:pPrChange w:id="1691" w:author="Elizabeth Ann Storm" w:date="2021-12-14T11:57:00Z">
          <w:pPr>
            <w:ind w:firstLine="0"/>
          </w:pPr>
        </w:pPrChange>
      </w:pPr>
      <w:ins w:id="1692"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693" w:author="Elizabeth Ann Storm" w:date="2021-12-13T19:15:00Z"/>
        </w:rPr>
        <w:pPrChange w:id="1694" w:author="Elizabeth Ann Storm" w:date="2021-12-14T11:57:00Z">
          <w:pPr/>
        </w:pPrChange>
      </w:pPr>
      <w:bookmarkStart w:id="1695" w:name="_Ref100579556"/>
      <w:bookmarkStart w:id="1696" w:name="_Ref100579523"/>
      <w:bookmarkStart w:id="1697" w:name="_Toc100763171"/>
      <w:ins w:id="1698" w:author="Elizabeth Ann Storm" w:date="2021-12-14T11:57:00Z">
        <w:r>
          <w:t xml:space="preserve">Figure </w:t>
        </w:r>
        <w:r>
          <w:fldChar w:fldCharType="begin"/>
        </w:r>
        <w:r>
          <w:instrText xml:space="preserve"> SEQ Figure \* ARABIC </w:instrText>
        </w:r>
      </w:ins>
      <w:r>
        <w:fldChar w:fldCharType="separate"/>
      </w:r>
      <w:ins w:id="1699" w:author="Elizabeth Ann Storm" w:date="2021-12-14T12:04:00Z">
        <w:r w:rsidR="00A91C2E">
          <w:rPr>
            <w:noProof/>
          </w:rPr>
          <w:t>12</w:t>
        </w:r>
      </w:ins>
      <w:ins w:id="1700" w:author="Elizabeth Ann Storm" w:date="2021-12-14T11:57:00Z">
        <w:r>
          <w:fldChar w:fldCharType="end"/>
        </w:r>
        <w:bookmarkEnd w:id="1695"/>
        <w:r>
          <w:t>. McLuhan book placeholder image</w:t>
        </w:r>
      </w:ins>
      <w:bookmarkEnd w:id="1696"/>
      <w:bookmarkEnd w:id="1697"/>
    </w:p>
    <w:p w14:paraId="232964A8" w14:textId="1A3979E4" w:rsidR="007548D5" w:rsidDel="00F47ABE" w:rsidRDefault="007548D5">
      <w:pPr>
        <w:pStyle w:val="EndNoteBibliography"/>
        <w:spacing w:line="480" w:lineRule="auto"/>
        <w:rPr>
          <w:ins w:id="1701" w:author="Elizabeth Ann Storm" w:date="2021-12-14T11:57:00Z"/>
          <w:del w:id="1702" w:author="Elizabeth" w:date="2022-04-11T14:27:00Z"/>
        </w:rPr>
        <w:pPrChange w:id="1703" w:author="Elizabeth" w:date="2022-04-11T14:27:00Z">
          <w:pPr/>
        </w:pPrChange>
      </w:pPr>
      <w:ins w:id="1704"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705"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706" w:author="Elizabeth Ann Storm" w:date="2021-12-13T19:14:00Z">
        <w:r>
          <w:rPr>
            <w:noProof w:val="0"/>
          </w:rPr>
          <w:t xml:space="preserve">) </w:t>
        </w:r>
      </w:ins>
    </w:p>
    <w:p w14:paraId="0B6D5A92" w14:textId="0CD827E6" w:rsidR="00E62E51" w:rsidRDefault="00583CAE">
      <w:pPr>
        <w:pStyle w:val="EndNoteBibliography"/>
        <w:rPr>
          <w:ins w:id="1707" w:author="Elizabeth Ann Storm" w:date="2021-12-14T11:58:00Z"/>
        </w:rPr>
        <w:pPrChange w:id="1708" w:author="Elizabeth" w:date="2022-04-11T14:27:00Z">
          <w:pPr>
            <w:ind w:firstLine="0"/>
          </w:pPr>
        </w:pPrChange>
      </w:pPr>
      <w:ins w:id="1709"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710" w:author="Elizabeth Ann Storm" w:date="2021-12-13T19:14:00Z"/>
        </w:rPr>
        <w:pPrChange w:id="1711" w:author="Elizabeth Ann Storm" w:date="2021-12-14T11:58:00Z">
          <w:pPr/>
        </w:pPrChange>
      </w:pPr>
      <w:bookmarkStart w:id="1712" w:name="_Toc100763172"/>
      <w:ins w:id="1713" w:author="Elizabeth Ann Storm" w:date="2021-12-14T11:58:00Z">
        <w:r>
          <w:t xml:space="preserve">Figure </w:t>
        </w:r>
        <w:r>
          <w:fldChar w:fldCharType="begin"/>
        </w:r>
        <w:r>
          <w:instrText xml:space="preserve"> SEQ Figure \* ARABIC </w:instrText>
        </w:r>
      </w:ins>
      <w:r>
        <w:fldChar w:fldCharType="separate"/>
      </w:r>
      <w:ins w:id="1714" w:author="Elizabeth Ann Storm" w:date="2021-12-14T12:04:00Z">
        <w:r w:rsidR="00A91C2E">
          <w:rPr>
            <w:noProof/>
          </w:rPr>
          <w:t>13</w:t>
        </w:r>
      </w:ins>
      <w:ins w:id="1715" w:author="Elizabeth Ann Storm" w:date="2021-12-14T11:58:00Z">
        <w:r>
          <w:fldChar w:fldCharType="end"/>
        </w:r>
        <w:r>
          <w:t>. McLuhan book spread placeholder image 2</w:t>
        </w:r>
      </w:ins>
      <w:bookmarkEnd w:id="1712"/>
    </w:p>
    <w:p w14:paraId="28B91B18" w14:textId="26A16F3A" w:rsidR="0094226F" w:rsidRDefault="00D34259">
      <w:pPr>
        <w:pStyle w:val="EndNoteBibliography"/>
        <w:spacing w:line="480" w:lineRule="auto"/>
        <w:rPr>
          <w:ins w:id="1716" w:author="Elizabeth Ann Storm" w:date="2021-12-13T19:42:00Z"/>
        </w:rPr>
        <w:pPrChange w:id="1717" w:author="Elizabeth Ann Storm" w:date="2021-12-13T19:42:00Z">
          <w:pPr/>
        </w:pPrChange>
      </w:pPr>
      <w:ins w:id="1718" w:author="Elizabeth" w:date="2022-04-11T14:27:00Z">
        <w:r>
          <w:rPr>
            <w:noProof w:val="0"/>
          </w:rPr>
          <w:t xml:space="preserve">As a visual, kinesthetic learner, </w:t>
        </w:r>
      </w:ins>
      <w:ins w:id="1719" w:author="Elizabeth" w:date="2022-04-11T14:28:00Z">
        <w:r>
          <w:rPr>
            <w:noProof w:val="0"/>
          </w:rPr>
          <w:t xml:space="preserve">encountering this book </w:t>
        </w:r>
      </w:ins>
      <w:ins w:id="1720" w:author="Elizabeth Ann Storm" w:date="2021-12-13T19:12:00Z">
        <w:del w:id="1721"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722" w:author="Elizabeth" w:date="2022-04-11T16:22:00Z">
          <w:r w:rsidR="007548D5" w:rsidRPr="007A2142" w:rsidDel="0011214C">
            <w:rPr>
              <w:noProof w:val="0"/>
            </w:rPr>
            <w:delText xml:space="preserve"> </w:delText>
          </w:r>
        </w:del>
        <w:r w:rsidR="007548D5" w:rsidRPr="007A2142">
          <w:rPr>
            <w:noProof w:val="0"/>
          </w:rPr>
          <w:t>summarize</w:t>
        </w:r>
      </w:ins>
      <w:ins w:id="1723" w:author="Elizabeth" w:date="2022-04-11T16:23:00Z">
        <w:r w:rsidR="0011214C">
          <w:rPr>
            <w:noProof w:val="0"/>
          </w:rPr>
          <w:t>d</w:t>
        </w:r>
      </w:ins>
      <w:ins w:id="1724" w:author="Elizabeth Ann Storm" w:date="2021-12-13T19:12:00Z">
        <w:del w:id="1725"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726"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727" w:author="Elizabeth Ann Storm" w:date="2021-12-13T19:42:00Z"/>
        </w:rPr>
      </w:pPr>
      <w:ins w:id="1728"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729" w:author="Elizabeth Ann Storm" w:date="2021-12-13T19:42:00Z"/>
        </w:rPr>
      </w:pPr>
      <w:ins w:id="1730"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731" w:author="Elizabeth Ann Storm" w:date="2021-12-13T19:42:00Z"/>
          <w:del w:id="1732" w:author="Elizabeth" w:date="2022-04-11T16:25:00Z"/>
        </w:rPr>
      </w:pPr>
      <w:ins w:id="1733"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738" w:author="Elizabeth Ann Storm" w:date="2021-12-13T19:15:00Z"/>
        </w:rPr>
        <w:pPrChange w:id="1739" w:author="Elizabeth" w:date="2022-04-11T16:25:00Z">
          <w:pPr/>
        </w:pPrChange>
      </w:pPr>
      <w:ins w:id="1740" w:author="Elizabeth Ann Storm" w:date="2021-12-13T19:14:00Z">
        <w:del w:id="1741" w:author="Elizabeth" w:date="2022-04-11T16:25:00Z">
          <w:r w:rsidDel="0011214C">
            <w:delText>(quote from “Medium…”</w:delText>
          </w:r>
        </w:del>
      </w:ins>
      <w:ins w:id="1742" w:author="Elizabeth Ann Storm" w:date="2021-12-13T19:12:00Z">
        <w:r w:rsidRPr="007A2142">
          <w:t xml:space="preserve"> </w:t>
        </w:r>
      </w:ins>
    </w:p>
    <w:p w14:paraId="580AE087" w14:textId="0D13ECA8" w:rsidR="0098316A" w:rsidDel="0011214C" w:rsidRDefault="007548D5" w:rsidP="0098316A">
      <w:pPr>
        <w:rPr>
          <w:ins w:id="1743" w:author="Elizabeth Ann Storm" w:date="2021-12-13T19:26:00Z"/>
          <w:del w:id="1744" w:author="Elizabeth" w:date="2022-04-11T16:25:00Z"/>
        </w:rPr>
      </w:pPr>
      <w:ins w:id="1745" w:author="Elizabeth Ann Storm" w:date="2021-12-13T19:12:00Z">
        <w:r w:rsidRPr="007A2142">
          <w:t>(</w:t>
        </w:r>
        <w:proofErr w:type="spellStart"/>
        <w:r w:rsidRPr="007A2142">
          <w:t>DoCA</w:t>
        </w:r>
        <w:proofErr w:type="spellEnd"/>
        <w:r w:rsidRPr="007A2142">
          <w:t xml:space="preserve"> Materiality quotes</w:t>
        </w:r>
      </w:ins>
      <w:ins w:id="1746" w:author="Elizabeth" w:date="2022-04-11T16:25:00Z">
        <w:r w:rsidR="0011214C">
          <w:t>)</w:t>
        </w:r>
      </w:ins>
      <w:ins w:id="1747" w:author="Elizabeth Ann Storm" w:date="2021-12-13T19:12:00Z">
        <w:del w:id="1748" w:author="Elizabeth" w:date="2022-04-11T16:25:00Z">
          <w:r w:rsidRPr="007A2142" w:rsidDel="0011214C">
            <w:delText>)</w:delText>
          </w:r>
        </w:del>
      </w:ins>
    </w:p>
    <w:p w14:paraId="53981924" w14:textId="3771353B" w:rsidR="0098316A" w:rsidDel="0011214C" w:rsidRDefault="0098316A">
      <w:pPr>
        <w:ind w:firstLine="0"/>
        <w:rPr>
          <w:ins w:id="1749" w:author="Elizabeth Ann Storm" w:date="2021-12-13T20:44:00Z"/>
          <w:del w:id="1750" w:author="Elizabeth" w:date="2022-04-11T16:25:00Z"/>
        </w:rPr>
        <w:pPrChange w:id="1751" w:author="Elizabeth" w:date="2022-04-11T16:25:00Z">
          <w:pPr/>
        </w:pPrChange>
      </w:pPr>
      <w:ins w:id="1752" w:author="Elizabeth Ann Storm" w:date="2021-12-13T19:27:00Z">
        <w:del w:id="1753" w:author="Elizabeth" w:date="2022-04-11T16:25:00Z">
          <w:r w:rsidDel="0011214C">
            <w:delText xml:space="preserve">The emergence of electronic communications, image and sound broadcasting, </w:delText>
          </w:r>
          <w:r w:rsidR="00E556D4" w:rsidDel="0011214C">
            <w:delText>cheap and accessible printing a</w:delText>
          </w:r>
        </w:del>
      </w:ins>
      <w:ins w:id="1754" w:author="Elizabeth Ann Storm" w:date="2021-12-13T19:28:00Z">
        <w:del w:id="1755"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756"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757" w:author="Elizabeth Ann Storm" w:date="2021-12-13T20:07:00Z"/>
          <w:szCs w:val="24"/>
        </w:rPr>
      </w:pPr>
      <w:del w:id="1758" w:author="Elizabeth Ann Storm" w:date="2021-12-10T20:01:00Z">
        <w:r w:rsidDel="00E74BFC">
          <w:rPr>
            <w:szCs w:val="24"/>
          </w:rPr>
          <w:lastRenderedPageBreak/>
          <w:delText>Medium and Material</w:delText>
        </w:r>
      </w:del>
      <w:bookmarkStart w:id="1759" w:name="_Toc100588222"/>
      <w:ins w:id="1760" w:author="Elizabeth Ann Storm" w:date="2021-12-10T20:01:00Z">
        <w:r w:rsidR="00E74BFC">
          <w:rPr>
            <w:szCs w:val="24"/>
          </w:rPr>
          <w:t>New Media</w:t>
        </w:r>
      </w:ins>
      <w:bookmarkEnd w:id="1759"/>
    </w:p>
    <w:p w14:paraId="3D5D51BF" w14:textId="6CF28BBC" w:rsidR="00F52531" w:rsidRPr="00F52531" w:rsidRDefault="00F84ECB">
      <w:pPr>
        <w:pStyle w:val="EndNoteBibliography"/>
        <w:spacing w:line="480" w:lineRule="auto"/>
        <w:pPrChange w:id="1761" w:author="Elizabeth Ann Storm" w:date="2021-12-13T20:46:00Z">
          <w:pPr>
            <w:pStyle w:val="Heading1"/>
            <w:numPr>
              <w:numId w:val="2"/>
            </w:numPr>
            <w:spacing w:before="0" w:after="0"/>
            <w:ind w:left="432" w:hanging="432"/>
          </w:pPr>
        </w:pPrChange>
      </w:pPr>
      <w:ins w:id="1762" w:author="Elizabeth" w:date="2022-04-14T15:30:00Z">
        <w:r>
          <w:rPr>
            <w:noProof w:val="0"/>
          </w:rPr>
          <w:t xml:space="preserve">What does it mean to desire to capture an experience? </w:t>
        </w:r>
      </w:ins>
      <w:ins w:id="1763" w:author="Elizabeth Ann Storm" w:date="2021-12-13T20:07:00Z">
        <w:r w:rsidR="00F52531">
          <w:rPr>
            <w:noProof w:val="0"/>
          </w:rPr>
          <w:t>(</w:t>
        </w:r>
        <w:proofErr w:type="gramStart"/>
        <w:r w:rsidR="00F52531">
          <w:rPr>
            <w:noProof w:val="0"/>
          </w:rPr>
          <w:t>in</w:t>
        </w:r>
      </w:ins>
      <w:ins w:id="1764" w:author="Elizabeth Ann Storm" w:date="2021-12-13T20:08:00Z">
        <w:r w:rsidR="00F52531">
          <w:rPr>
            <w:noProof w:val="0"/>
          </w:rPr>
          <w:t>troduce</w:t>
        </w:r>
        <w:proofErr w:type="gramEnd"/>
        <w:r w:rsidR="00F52531">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765" w:author="Elizabeth Ann Storm" w:date="2021-12-10T20:02:00Z"/>
          <w:szCs w:val="24"/>
        </w:rPr>
      </w:pPr>
      <w:del w:id="1766"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767" w:name="_Toc90059078"/>
        <w:bookmarkStart w:id="1768" w:name="_Toc90059367"/>
        <w:bookmarkStart w:id="1769" w:name="_Toc90309862"/>
        <w:bookmarkStart w:id="1770" w:name="_Toc90318067"/>
        <w:bookmarkStart w:id="1771" w:name="_Toc90374492"/>
        <w:bookmarkStart w:id="1772" w:name="_Toc90376099"/>
        <w:bookmarkStart w:id="1773" w:name="_Toc90376184"/>
        <w:bookmarkStart w:id="1774" w:name="_Toc90381251"/>
        <w:bookmarkStart w:id="1775" w:name="_Toc100588223"/>
        <w:bookmarkEnd w:id="1767"/>
        <w:bookmarkEnd w:id="1768"/>
        <w:bookmarkEnd w:id="1769"/>
        <w:bookmarkEnd w:id="1770"/>
        <w:bookmarkEnd w:id="1771"/>
        <w:bookmarkEnd w:id="1772"/>
        <w:bookmarkEnd w:id="1773"/>
        <w:bookmarkEnd w:id="1774"/>
        <w:bookmarkEnd w:id="1775"/>
      </w:del>
    </w:p>
    <w:p w14:paraId="0CC79DBE" w14:textId="4E257E2E" w:rsidR="007D4EB8" w:rsidRPr="007A2142" w:rsidDel="00E74BFC" w:rsidRDefault="007D4EB8" w:rsidP="007D4EB8">
      <w:pPr>
        <w:rPr>
          <w:del w:id="1776" w:author="Elizabeth Ann Storm" w:date="2021-12-10T20:02:00Z"/>
        </w:rPr>
      </w:pPr>
      <w:del w:id="1777" w:author="Elizabeth Ann Storm" w:date="2021-12-10T20:02:00Z">
        <w:r w:rsidRPr="007A2142" w:rsidDel="00E74BFC">
          <w:delText xml:space="preserve">Experience, the subjectivity of perception, new models of reality, the upheaval of these notions has </w:delText>
        </w:r>
      </w:del>
      <w:del w:id="1778" w:author="Elizabeth Ann Storm" w:date="2021-11-30T18:53:00Z">
        <w:r w:rsidRPr="007A2142" w:rsidDel="005F2C65">
          <w:delText xml:space="preserve">greatly </w:delText>
        </w:r>
      </w:del>
      <w:del w:id="1779"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780" w:name="_Toc90059079"/>
        <w:bookmarkStart w:id="1781" w:name="_Toc90059368"/>
        <w:bookmarkStart w:id="1782" w:name="_Toc90309863"/>
        <w:bookmarkStart w:id="1783" w:name="_Toc90318068"/>
        <w:bookmarkStart w:id="1784" w:name="_Toc90374493"/>
        <w:bookmarkStart w:id="1785" w:name="_Toc90376100"/>
        <w:bookmarkStart w:id="1786" w:name="_Toc90376185"/>
        <w:bookmarkStart w:id="1787" w:name="_Toc90381252"/>
        <w:bookmarkStart w:id="1788" w:name="_Toc100588224"/>
        <w:bookmarkEnd w:id="1780"/>
        <w:bookmarkEnd w:id="1781"/>
        <w:bookmarkEnd w:id="1782"/>
        <w:bookmarkEnd w:id="1783"/>
        <w:bookmarkEnd w:id="1784"/>
        <w:bookmarkEnd w:id="1785"/>
        <w:bookmarkEnd w:id="1786"/>
        <w:bookmarkEnd w:id="1787"/>
        <w:bookmarkEnd w:id="1788"/>
      </w:del>
    </w:p>
    <w:p w14:paraId="60FB4529" w14:textId="619D321D" w:rsidR="007D4EB8" w:rsidRPr="007A2142" w:rsidDel="00E74BFC" w:rsidRDefault="007D4EB8" w:rsidP="007D4EB8">
      <w:pPr>
        <w:rPr>
          <w:del w:id="1789" w:author="Elizabeth Ann Storm" w:date="2021-12-10T20:02:00Z"/>
        </w:rPr>
      </w:pPr>
      <w:del w:id="1790"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793" w:name="_Toc90059080"/>
        <w:bookmarkStart w:id="1794" w:name="_Toc90059369"/>
        <w:bookmarkStart w:id="1795" w:name="_Toc90309864"/>
        <w:bookmarkStart w:id="1796" w:name="_Toc90318069"/>
        <w:bookmarkStart w:id="1797" w:name="_Toc90374494"/>
        <w:bookmarkStart w:id="1798" w:name="_Toc90376101"/>
        <w:bookmarkStart w:id="1799" w:name="_Toc90376186"/>
        <w:bookmarkStart w:id="1800" w:name="_Toc90381253"/>
        <w:bookmarkStart w:id="1801" w:name="_Toc100588225"/>
        <w:bookmarkEnd w:id="1793"/>
        <w:bookmarkEnd w:id="1794"/>
        <w:bookmarkEnd w:id="1795"/>
        <w:bookmarkEnd w:id="1796"/>
        <w:bookmarkEnd w:id="1797"/>
        <w:bookmarkEnd w:id="1798"/>
        <w:bookmarkEnd w:id="1799"/>
        <w:bookmarkEnd w:id="1800"/>
        <w:bookmarkEnd w:id="1801"/>
      </w:del>
    </w:p>
    <w:p w14:paraId="22991486" w14:textId="47206C10" w:rsidR="007D4EB8" w:rsidRPr="007A2142" w:rsidDel="00E74BFC" w:rsidRDefault="007D4EB8" w:rsidP="007D4EB8">
      <w:pPr>
        <w:rPr>
          <w:del w:id="1802" w:author="Elizabeth Ann Storm" w:date="2021-12-10T20:02:00Z"/>
        </w:rPr>
      </w:pPr>
      <w:del w:id="1803"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806"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807"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808" w:name="_Toc90059081"/>
        <w:bookmarkStart w:id="1809" w:name="_Toc90059370"/>
        <w:bookmarkStart w:id="1810" w:name="_Toc90309865"/>
        <w:bookmarkStart w:id="1811" w:name="_Toc90318070"/>
        <w:bookmarkStart w:id="1812" w:name="_Toc90374495"/>
        <w:bookmarkStart w:id="1813" w:name="_Toc90376102"/>
        <w:bookmarkStart w:id="1814" w:name="_Toc90376187"/>
        <w:bookmarkStart w:id="1815" w:name="_Toc90381254"/>
        <w:bookmarkStart w:id="1816" w:name="_Toc100588226"/>
        <w:bookmarkEnd w:id="1808"/>
        <w:bookmarkEnd w:id="1809"/>
        <w:bookmarkEnd w:id="1810"/>
        <w:bookmarkEnd w:id="1811"/>
        <w:bookmarkEnd w:id="1812"/>
        <w:bookmarkEnd w:id="1813"/>
        <w:bookmarkEnd w:id="1814"/>
        <w:bookmarkEnd w:id="1815"/>
        <w:bookmarkEnd w:id="1816"/>
      </w:del>
    </w:p>
    <w:p w14:paraId="65B50CAE" w14:textId="088F1F11" w:rsidR="007D4EB8" w:rsidRPr="007A2142" w:rsidDel="00E74BFC" w:rsidRDefault="007D4EB8" w:rsidP="007D4EB8">
      <w:pPr>
        <w:rPr>
          <w:del w:id="1817" w:author="Elizabeth Ann Storm" w:date="2021-12-10T20:02:00Z"/>
        </w:rPr>
      </w:pPr>
      <w:del w:id="1818"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819" w:author="Elizabeth Ann Storm" w:date="2021-11-30T18:56:00Z">
        <w:r w:rsidRPr="007A2142" w:rsidDel="005F2C65">
          <w:delText xml:space="preserve">I never saw a distinction between visual culture and art. </w:delText>
        </w:r>
      </w:del>
      <w:del w:id="1820" w:author="Elizabeth Ann Storm" w:date="2021-11-30T18:57:00Z">
        <w:r w:rsidRPr="007A2142" w:rsidDel="005F2C65">
          <w:delText xml:space="preserve">Coming to drawing this way, </w:delText>
        </w:r>
      </w:del>
      <w:del w:id="1821" w:author="Elizabeth Ann Storm" w:date="2021-12-10T20:02:00Z">
        <w:r w:rsidRPr="007A2142" w:rsidDel="00E74BFC">
          <w:delText>I s</w:delText>
        </w:r>
      </w:del>
      <w:del w:id="1822" w:author="Elizabeth Ann Storm" w:date="2021-11-30T18:57:00Z">
        <w:r w:rsidRPr="007A2142" w:rsidDel="005F2C65">
          <w:delText>aw</w:delText>
        </w:r>
      </w:del>
      <w:del w:id="1823"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824" w:author="Elizabeth Ann Storm" w:date="2021-11-30T18:56:00Z">
        <w:r w:rsidRPr="007A2142" w:rsidDel="005F2C65">
          <w:delText xml:space="preserve">   </w:delText>
        </w:r>
      </w:del>
      <w:del w:id="1825" w:author="Elizabeth Ann Storm" w:date="2021-12-10T20:02:00Z">
        <w:r w:rsidRPr="007A2142" w:rsidDel="00E74BFC">
          <w:delText xml:space="preserve">  </w:delText>
        </w:r>
        <w:bookmarkStart w:id="1826" w:name="_Toc90059082"/>
        <w:bookmarkStart w:id="1827" w:name="_Toc90059371"/>
        <w:bookmarkStart w:id="1828" w:name="_Toc90309866"/>
        <w:bookmarkStart w:id="1829" w:name="_Toc90318071"/>
        <w:bookmarkStart w:id="1830" w:name="_Toc90374496"/>
        <w:bookmarkStart w:id="1831" w:name="_Toc90376103"/>
        <w:bookmarkStart w:id="1832" w:name="_Toc90376188"/>
        <w:bookmarkStart w:id="1833" w:name="_Toc90381255"/>
        <w:bookmarkStart w:id="1834" w:name="_Toc100588227"/>
        <w:bookmarkEnd w:id="1826"/>
        <w:bookmarkEnd w:id="1827"/>
        <w:bookmarkEnd w:id="1828"/>
        <w:bookmarkEnd w:id="1829"/>
        <w:bookmarkEnd w:id="1830"/>
        <w:bookmarkEnd w:id="1831"/>
        <w:bookmarkEnd w:id="1832"/>
        <w:bookmarkEnd w:id="1833"/>
        <w:bookmarkEnd w:id="1834"/>
      </w:del>
    </w:p>
    <w:p w14:paraId="3419B31A" w14:textId="47FEEE27" w:rsidR="005E04DF" w:rsidDel="00E74BFC" w:rsidRDefault="00873D73" w:rsidP="00574AFB">
      <w:pPr>
        <w:pStyle w:val="Heading2"/>
        <w:spacing w:before="0"/>
        <w:rPr>
          <w:del w:id="1835" w:author="Elizabeth Ann Storm" w:date="2021-12-10T20:02:00Z"/>
          <w:szCs w:val="24"/>
        </w:rPr>
      </w:pPr>
      <w:del w:id="1836" w:author="Elizabeth Ann Storm" w:date="2021-12-10T20:02:00Z">
        <w:r w:rsidDel="00E74BFC">
          <w:rPr>
            <w:szCs w:val="24"/>
          </w:rPr>
          <w:delText>Artifact of action</w:delText>
        </w:r>
        <w:bookmarkStart w:id="1837" w:name="_Toc90059083"/>
        <w:bookmarkStart w:id="1838" w:name="_Toc90059372"/>
        <w:bookmarkStart w:id="1839" w:name="_Toc90309867"/>
        <w:bookmarkStart w:id="1840" w:name="_Toc90318072"/>
        <w:bookmarkStart w:id="1841" w:name="_Toc90374497"/>
        <w:bookmarkStart w:id="1842" w:name="_Toc90376104"/>
        <w:bookmarkStart w:id="1843" w:name="_Toc90376189"/>
        <w:bookmarkStart w:id="1844" w:name="_Toc90381256"/>
        <w:bookmarkStart w:id="1845" w:name="_Toc100588228"/>
        <w:bookmarkEnd w:id="1837"/>
        <w:bookmarkEnd w:id="1838"/>
        <w:bookmarkEnd w:id="1839"/>
        <w:bookmarkEnd w:id="1840"/>
        <w:bookmarkEnd w:id="1841"/>
        <w:bookmarkEnd w:id="1842"/>
        <w:bookmarkEnd w:id="1843"/>
        <w:bookmarkEnd w:id="1844"/>
        <w:bookmarkEnd w:id="1845"/>
      </w:del>
    </w:p>
    <w:p w14:paraId="43132DC5" w14:textId="1E399CE0" w:rsidR="00D313C5" w:rsidDel="00E74BFC" w:rsidRDefault="00873D73" w:rsidP="00D313C5">
      <w:pPr>
        <w:rPr>
          <w:del w:id="1846" w:author="Elizabeth Ann Storm" w:date="2021-12-10T20:02:00Z"/>
        </w:rPr>
      </w:pPr>
      <w:del w:id="1847"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848" w:author="Elizabeth Ann Storm" w:date="2021-11-30T18:58:00Z">
        <w:r w:rsidRPr="007A2142" w:rsidDel="00DB0A9B">
          <w:delText xml:space="preserve">n understanding </w:delText>
        </w:r>
      </w:del>
      <w:del w:id="1849"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850" w:name="_Toc90059084"/>
        <w:bookmarkStart w:id="1851" w:name="_Toc90059373"/>
        <w:bookmarkStart w:id="1852" w:name="_Toc90309868"/>
        <w:bookmarkStart w:id="1853" w:name="_Toc90318073"/>
        <w:bookmarkStart w:id="1854" w:name="_Toc90374498"/>
        <w:bookmarkStart w:id="1855" w:name="_Toc90376105"/>
        <w:bookmarkStart w:id="1856" w:name="_Toc90376190"/>
        <w:bookmarkStart w:id="1857" w:name="_Toc90381257"/>
        <w:bookmarkStart w:id="1858" w:name="_Toc100588229"/>
        <w:bookmarkEnd w:id="1850"/>
        <w:bookmarkEnd w:id="1851"/>
        <w:bookmarkEnd w:id="1852"/>
        <w:bookmarkEnd w:id="1853"/>
        <w:bookmarkEnd w:id="1854"/>
        <w:bookmarkEnd w:id="1855"/>
        <w:bookmarkEnd w:id="1856"/>
        <w:bookmarkEnd w:id="1857"/>
        <w:bookmarkEnd w:id="1858"/>
      </w:del>
    </w:p>
    <w:p w14:paraId="4A3911F6" w14:textId="2343F62C" w:rsidR="00D313C5" w:rsidDel="00E74BFC" w:rsidRDefault="00D313C5" w:rsidP="00D313C5">
      <w:pPr>
        <w:rPr>
          <w:del w:id="1859" w:author="Elizabeth Ann Storm" w:date="2021-12-10T20:02:00Z"/>
        </w:rPr>
      </w:pPr>
      <w:bookmarkStart w:id="1860" w:name="_Toc90059085"/>
      <w:bookmarkStart w:id="1861" w:name="_Toc90059374"/>
      <w:bookmarkStart w:id="1862" w:name="_Toc90309869"/>
      <w:bookmarkStart w:id="1863" w:name="_Toc90318074"/>
      <w:bookmarkStart w:id="1864" w:name="_Toc90374499"/>
      <w:bookmarkStart w:id="1865" w:name="_Toc90376106"/>
      <w:bookmarkStart w:id="1866" w:name="_Toc90376191"/>
      <w:bookmarkStart w:id="1867" w:name="_Toc90381258"/>
      <w:bookmarkStart w:id="1868" w:name="_Toc100588230"/>
      <w:bookmarkEnd w:id="1860"/>
      <w:bookmarkEnd w:id="1861"/>
      <w:bookmarkEnd w:id="1862"/>
      <w:bookmarkEnd w:id="1863"/>
      <w:bookmarkEnd w:id="1864"/>
      <w:bookmarkEnd w:id="1865"/>
      <w:bookmarkEnd w:id="1866"/>
      <w:bookmarkEnd w:id="1867"/>
      <w:bookmarkEnd w:id="1868"/>
    </w:p>
    <w:p w14:paraId="442606C4" w14:textId="3DD25E3B" w:rsidR="00D313C5" w:rsidDel="00E74BFC" w:rsidRDefault="00D313C5" w:rsidP="00D313C5">
      <w:pPr>
        <w:keepNext/>
        <w:rPr>
          <w:del w:id="1869" w:author="Elizabeth Ann Storm" w:date="2021-12-10T20:02:00Z"/>
        </w:rPr>
      </w:pPr>
      <w:del w:id="1870"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871" w:name="_Toc90059086"/>
        <w:bookmarkStart w:id="1872" w:name="_Toc90059375"/>
        <w:bookmarkStart w:id="1873" w:name="_Toc90309870"/>
        <w:bookmarkStart w:id="1874" w:name="_Toc90318075"/>
        <w:bookmarkStart w:id="1875" w:name="_Toc90374500"/>
        <w:bookmarkStart w:id="1876" w:name="_Toc90376107"/>
        <w:bookmarkStart w:id="1877" w:name="_Toc90376192"/>
        <w:bookmarkStart w:id="1878" w:name="_Toc90381259"/>
        <w:bookmarkStart w:id="1879" w:name="_Toc100588231"/>
        <w:bookmarkEnd w:id="1871"/>
        <w:bookmarkEnd w:id="1872"/>
        <w:bookmarkEnd w:id="1873"/>
        <w:bookmarkEnd w:id="1874"/>
        <w:bookmarkEnd w:id="1875"/>
        <w:bookmarkEnd w:id="1876"/>
        <w:bookmarkEnd w:id="1877"/>
        <w:bookmarkEnd w:id="1878"/>
        <w:bookmarkEnd w:id="1879"/>
      </w:del>
    </w:p>
    <w:p w14:paraId="766CE29E" w14:textId="174AD8A4" w:rsidR="00D313C5" w:rsidDel="00E74BFC" w:rsidRDefault="00D313C5" w:rsidP="00D313C5">
      <w:pPr>
        <w:pStyle w:val="Caption"/>
        <w:rPr>
          <w:del w:id="1880" w:author="Elizabeth Ann Storm" w:date="2021-12-10T20:02:00Z"/>
        </w:rPr>
      </w:pPr>
      <w:bookmarkStart w:id="1881" w:name="_Ref88398995"/>
      <w:del w:id="1882"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1881"/>
        <w:r w:rsidDel="00E74BFC">
          <w:delText xml:space="preserve"> Secret writing 1</w:delText>
        </w:r>
        <w:bookmarkStart w:id="1883" w:name="_Toc90059087"/>
        <w:bookmarkStart w:id="1884" w:name="_Toc90059376"/>
        <w:bookmarkStart w:id="1885" w:name="_Toc90309871"/>
        <w:bookmarkStart w:id="1886" w:name="_Toc90318076"/>
        <w:bookmarkStart w:id="1887" w:name="_Toc90374501"/>
        <w:bookmarkStart w:id="1888" w:name="_Toc90376108"/>
        <w:bookmarkStart w:id="1889" w:name="_Toc90376193"/>
        <w:bookmarkStart w:id="1890" w:name="_Toc90381260"/>
        <w:bookmarkStart w:id="1891" w:name="_Toc100588232"/>
        <w:bookmarkEnd w:id="1883"/>
        <w:bookmarkEnd w:id="1884"/>
        <w:bookmarkEnd w:id="1885"/>
        <w:bookmarkEnd w:id="1886"/>
        <w:bookmarkEnd w:id="1887"/>
        <w:bookmarkEnd w:id="1888"/>
        <w:bookmarkEnd w:id="1889"/>
        <w:bookmarkEnd w:id="1890"/>
        <w:bookmarkEnd w:id="1891"/>
      </w:del>
    </w:p>
    <w:p w14:paraId="3D576986" w14:textId="2D65C427" w:rsidR="00D313C5" w:rsidDel="00E74BFC" w:rsidRDefault="00D313C5" w:rsidP="00D313C5">
      <w:pPr>
        <w:rPr>
          <w:del w:id="1892" w:author="Elizabeth Ann Storm" w:date="2021-12-10T20:02:00Z"/>
        </w:rPr>
      </w:pPr>
      <w:bookmarkStart w:id="1893" w:name="_Toc90059088"/>
      <w:bookmarkStart w:id="1894" w:name="_Toc90059377"/>
      <w:bookmarkStart w:id="1895" w:name="_Toc90309872"/>
      <w:bookmarkStart w:id="1896" w:name="_Toc90318077"/>
      <w:bookmarkStart w:id="1897" w:name="_Toc90374502"/>
      <w:bookmarkStart w:id="1898" w:name="_Toc90376109"/>
      <w:bookmarkStart w:id="1899" w:name="_Toc90376194"/>
      <w:bookmarkStart w:id="1900" w:name="_Toc90381261"/>
      <w:bookmarkStart w:id="1901" w:name="_Toc100588233"/>
      <w:bookmarkEnd w:id="1893"/>
      <w:bookmarkEnd w:id="1894"/>
      <w:bookmarkEnd w:id="1895"/>
      <w:bookmarkEnd w:id="1896"/>
      <w:bookmarkEnd w:id="1897"/>
      <w:bookmarkEnd w:id="1898"/>
      <w:bookmarkEnd w:id="1899"/>
      <w:bookmarkEnd w:id="1900"/>
      <w:bookmarkEnd w:id="1901"/>
    </w:p>
    <w:p w14:paraId="102DE4D6" w14:textId="5708F3B0" w:rsidR="00D313C5" w:rsidRPr="007A2142" w:rsidDel="00E74BFC" w:rsidRDefault="00D313C5" w:rsidP="00873D73">
      <w:pPr>
        <w:rPr>
          <w:del w:id="1902" w:author="Elizabeth Ann Storm" w:date="2021-12-10T20:02:00Z"/>
        </w:rPr>
      </w:pPr>
      <w:del w:id="1903"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904" w:name="_Toc90059089"/>
        <w:bookmarkStart w:id="1905" w:name="_Toc90059378"/>
        <w:bookmarkStart w:id="1906" w:name="_Toc90309873"/>
        <w:bookmarkStart w:id="1907" w:name="_Toc90318078"/>
        <w:bookmarkStart w:id="1908" w:name="_Toc90374503"/>
        <w:bookmarkStart w:id="1909" w:name="_Toc90376110"/>
        <w:bookmarkStart w:id="1910" w:name="_Toc90376195"/>
        <w:bookmarkStart w:id="1911" w:name="_Toc90381262"/>
        <w:bookmarkStart w:id="1912" w:name="_Toc100588234"/>
        <w:bookmarkEnd w:id="1904"/>
        <w:bookmarkEnd w:id="1905"/>
        <w:bookmarkEnd w:id="1906"/>
        <w:bookmarkEnd w:id="1907"/>
        <w:bookmarkEnd w:id="1908"/>
        <w:bookmarkEnd w:id="1909"/>
        <w:bookmarkEnd w:id="1910"/>
        <w:bookmarkEnd w:id="1911"/>
        <w:bookmarkEnd w:id="1912"/>
      </w:del>
    </w:p>
    <w:p w14:paraId="75AAE5ED" w14:textId="586BDF10" w:rsidR="00873D73" w:rsidRPr="007A2142" w:rsidDel="00E74BFC" w:rsidRDefault="00873D73" w:rsidP="00873D73">
      <w:pPr>
        <w:rPr>
          <w:del w:id="1913" w:author="Elizabeth Ann Storm" w:date="2021-12-10T20:02:00Z"/>
        </w:rPr>
      </w:pPr>
      <w:del w:id="1914"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915" w:author="Elizabeth Ann Storm" w:date="2021-12-01T13:34:00Z">
        <w:r w:rsidRPr="007A2142" w:rsidDel="00520098">
          <w:delText xml:space="preserve"> </w:delText>
        </w:r>
      </w:del>
      <w:del w:id="1916"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917" w:name="_Toc90059090"/>
        <w:bookmarkStart w:id="1918" w:name="_Toc90059379"/>
        <w:bookmarkStart w:id="1919" w:name="_Toc90309874"/>
        <w:bookmarkStart w:id="1920" w:name="_Toc90318079"/>
        <w:bookmarkStart w:id="1921" w:name="_Toc90374504"/>
        <w:bookmarkStart w:id="1922" w:name="_Toc90376111"/>
        <w:bookmarkStart w:id="1923" w:name="_Toc90376196"/>
        <w:bookmarkStart w:id="1924" w:name="_Toc90381263"/>
        <w:bookmarkStart w:id="1925" w:name="_Toc100588235"/>
        <w:bookmarkEnd w:id="1917"/>
        <w:bookmarkEnd w:id="1918"/>
        <w:bookmarkEnd w:id="1919"/>
        <w:bookmarkEnd w:id="1920"/>
        <w:bookmarkEnd w:id="1921"/>
        <w:bookmarkEnd w:id="1922"/>
        <w:bookmarkEnd w:id="1923"/>
        <w:bookmarkEnd w:id="1924"/>
        <w:bookmarkEnd w:id="1925"/>
      </w:del>
    </w:p>
    <w:p w14:paraId="3843B97F" w14:textId="139922E0" w:rsidR="00873D73" w:rsidDel="00E74BFC" w:rsidRDefault="00873D73" w:rsidP="00873D73">
      <w:pPr>
        <w:rPr>
          <w:del w:id="1926" w:author="Elizabeth Ann Storm" w:date="2021-12-10T20:02:00Z"/>
        </w:rPr>
      </w:pPr>
      <w:del w:id="1927"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928" w:name="_Toc90059091"/>
        <w:bookmarkStart w:id="1929" w:name="_Toc90059380"/>
        <w:bookmarkStart w:id="1930" w:name="_Toc90309875"/>
        <w:bookmarkStart w:id="1931" w:name="_Toc90318080"/>
        <w:bookmarkStart w:id="1932" w:name="_Toc90374505"/>
        <w:bookmarkStart w:id="1933" w:name="_Toc90376112"/>
        <w:bookmarkStart w:id="1934" w:name="_Toc90376197"/>
        <w:bookmarkStart w:id="1935" w:name="_Toc90381264"/>
        <w:bookmarkStart w:id="1936" w:name="_Toc100588236"/>
        <w:bookmarkEnd w:id="1928"/>
        <w:bookmarkEnd w:id="1929"/>
        <w:bookmarkEnd w:id="1930"/>
        <w:bookmarkEnd w:id="1931"/>
        <w:bookmarkEnd w:id="1932"/>
        <w:bookmarkEnd w:id="1933"/>
        <w:bookmarkEnd w:id="1934"/>
        <w:bookmarkEnd w:id="1935"/>
        <w:bookmarkEnd w:id="1936"/>
      </w:del>
    </w:p>
    <w:p w14:paraId="6F9D892B" w14:textId="05FC80DE" w:rsidR="00950431" w:rsidRDefault="00950431" w:rsidP="00950431">
      <w:pPr>
        <w:pStyle w:val="Heading2"/>
        <w:rPr>
          <w:rFonts w:eastAsiaTheme="minorHAnsi"/>
        </w:rPr>
      </w:pPr>
      <w:del w:id="1937" w:author="Elizabeth Ann Storm" w:date="2021-12-13T19:24:00Z">
        <w:r w:rsidDel="0098316A">
          <w:rPr>
            <w:rFonts w:eastAsiaTheme="minorHAnsi"/>
          </w:rPr>
          <w:delText>Material processing</w:delText>
        </w:r>
      </w:del>
      <w:bookmarkStart w:id="1938" w:name="_Toc100588237"/>
      <w:ins w:id="1939" w:author="Elizabeth Ann Storm" w:date="2021-12-13T19:24:00Z">
        <w:del w:id="1940" w:author="Elizabeth" w:date="2022-04-14T15:38:00Z">
          <w:r w:rsidR="0098316A" w:rsidDel="0026413F">
            <w:rPr>
              <w:rFonts w:eastAsiaTheme="minorHAnsi"/>
            </w:rPr>
            <w:delText xml:space="preserve">Subsection 1 </w:delText>
          </w:r>
        </w:del>
      </w:ins>
      <w:ins w:id="1941" w:author="Elizabeth Ann Storm" w:date="2021-12-13T19:25:00Z">
        <w:del w:id="1942" w:author="Elizabeth" w:date="2022-04-14T15:38:00Z">
          <w:r w:rsidR="0098316A" w:rsidDel="0026413F">
            <w:rPr>
              <w:rFonts w:eastAsiaTheme="minorHAnsi"/>
            </w:rPr>
            <w:delText>–</w:delText>
          </w:r>
        </w:del>
      </w:ins>
      <w:ins w:id="1943" w:author="Elizabeth Ann Storm" w:date="2021-12-13T19:24:00Z">
        <w:del w:id="1944" w:author="Elizabeth" w:date="2022-04-14T15:38:00Z">
          <w:r w:rsidR="0098316A" w:rsidDel="0026413F">
            <w:rPr>
              <w:rFonts w:eastAsiaTheme="minorHAnsi"/>
            </w:rPr>
            <w:delText xml:space="preserve"> </w:delText>
          </w:r>
        </w:del>
      </w:ins>
      <w:ins w:id="1945" w:author="Elizabeth Ann Storm" w:date="2021-12-13T19:25:00Z">
        <w:del w:id="1946" w:author="Elizabeth" w:date="2022-04-14T15:38:00Z">
          <w:r w:rsidR="0098316A" w:rsidDel="0026413F">
            <w:rPr>
              <w:rFonts w:eastAsiaTheme="minorHAnsi"/>
            </w:rPr>
            <w:delText>mid-century modernism and alternate states of consciousness</w:delText>
          </w:r>
        </w:del>
      </w:ins>
      <w:bookmarkEnd w:id="1938"/>
      <w:ins w:id="1947" w:author="Elizabeth" w:date="2022-04-14T15:38:00Z">
        <w:r w:rsidR="0026413F">
          <w:rPr>
            <w:szCs w:val="24"/>
          </w:rPr>
          <w:t>M</w:t>
        </w:r>
      </w:ins>
      <w:ins w:id="1948" w:author="Elizabeth" w:date="2022-04-14T15:39:00Z">
        <w:r w:rsidR="0026413F">
          <w:rPr>
            <w:szCs w:val="24"/>
          </w:rPr>
          <w:t>odern</w:t>
        </w:r>
      </w:ins>
      <w:ins w:id="1949" w:author="Elizabeth" w:date="2022-04-14T15:38:00Z">
        <w:r w:rsidR="0026413F">
          <w:rPr>
            <w:szCs w:val="24"/>
          </w:rPr>
          <w:t xml:space="preserve"> vi</w:t>
        </w:r>
      </w:ins>
      <w:ins w:id="1950" w:author="Elizabeth" w:date="2022-04-14T15:39:00Z">
        <w:r w:rsidR="0026413F">
          <w:rPr>
            <w:szCs w:val="24"/>
          </w:rPr>
          <w:t>sions</w:t>
        </w:r>
      </w:ins>
    </w:p>
    <w:p w14:paraId="77790ED5" w14:textId="70E3C70C" w:rsidR="007771E0" w:rsidRDefault="007771E0">
      <w:pPr>
        <w:pStyle w:val="EndNoteBibliography"/>
        <w:spacing w:line="480" w:lineRule="auto"/>
        <w:rPr>
          <w:ins w:id="1951" w:author="Elizabeth Ann Storm" w:date="2021-12-13T20:08:00Z"/>
        </w:rPr>
        <w:pPrChange w:id="1952" w:author="Elizabeth Ann Storm" w:date="2021-12-13T20:09:00Z">
          <w:pPr/>
        </w:pPrChange>
      </w:pPr>
      <w:ins w:id="1953"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1954"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1955" w:author="Elizabeth Ann Storm" w:date="2021-12-13T19:31:00Z"/>
          <w:noProof w:val="0"/>
        </w:rPr>
        <w:pPrChange w:id="1956" w:author="Elizabeth Ann Storm" w:date="2021-12-13T19:31:00Z">
          <w:pPr>
            <w:pStyle w:val="EndNoteBibliography"/>
          </w:pPr>
        </w:pPrChange>
      </w:pPr>
      <w:ins w:id="1957"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958" w:author="Elizabeth Ann Storm" w:date="2021-12-14T12:01:00Z">
        <w:r w:rsidR="00960BAC">
          <w:rPr>
            <w:noProof w:val="0"/>
          </w:rPr>
          <w:t xml:space="preserve">an account of his professional experience of a dose of the psychedelic mescalin </w:t>
        </w:r>
      </w:ins>
      <w:ins w:id="1959" w:author="Elizabeth Ann Storm" w:date="2021-12-13T19:31:00Z">
        <w:r w:rsidRPr="007A2142">
          <w:rPr>
            <w:noProof w:val="0"/>
          </w:rPr>
          <w:t xml:space="preserve">in </w:t>
        </w:r>
        <w:r w:rsidRPr="00475AF5">
          <w:rPr>
            <w:i/>
            <w:iCs/>
            <w:noProof w:val="0"/>
            <w:rPrChange w:id="1960" w:author="Elizabeth" w:date="2022-04-13T16:10:00Z">
              <w:rPr>
                <w:noProof w:val="0"/>
              </w:rPr>
            </w:rPrChange>
          </w:rPr>
          <w:t>The Doors of Perception</w:t>
        </w:r>
      </w:ins>
      <w:ins w:id="1961" w:author="Elizabeth Ann Storm" w:date="2021-12-14T12:01:00Z">
        <w:r w:rsidR="00960BAC">
          <w:rPr>
            <w:noProof w:val="0"/>
          </w:rPr>
          <w:t>:</w:t>
        </w:r>
      </w:ins>
    </w:p>
    <w:p w14:paraId="6CABB4A6" w14:textId="77777777" w:rsidR="00E556D4" w:rsidRDefault="00E556D4">
      <w:pPr>
        <w:pStyle w:val="ListParagraph"/>
        <w:ind w:firstLine="0"/>
        <w:rPr>
          <w:ins w:id="1962" w:author="Elizabeth Ann Storm" w:date="2021-12-13T19:31:00Z"/>
        </w:rPr>
        <w:pPrChange w:id="1963" w:author="Elizabeth Ann Storm" w:date="2021-12-13T19:32:00Z">
          <w:pPr>
            <w:pStyle w:val="ListParagraph"/>
            <w:spacing w:line="240" w:lineRule="auto"/>
          </w:pPr>
        </w:pPrChange>
      </w:pPr>
      <w:ins w:id="1964"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49A46392" w:rsidR="00B07AE4" w:rsidDel="007208C5" w:rsidRDefault="00E556D4" w:rsidP="00E556D4">
      <w:pPr>
        <w:pStyle w:val="BodyText"/>
        <w:rPr>
          <w:ins w:id="1969" w:author="Elizabeth Ann Storm" w:date="2021-12-13T19:35:00Z"/>
          <w:del w:id="1970" w:author="Elizabeth" w:date="2022-04-14T15:35:00Z"/>
        </w:rPr>
      </w:pPr>
      <w:ins w:id="1971"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1972" w:author="Elizabeth" w:date="2022-04-14T15:35:00Z">
          <w:r w:rsidRPr="007A2142" w:rsidDel="007208C5">
            <w:delText xml:space="preserve"> </w:delText>
          </w:r>
        </w:del>
      </w:ins>
      <w:ins w:id="1973" w:author="Elizabeth Ann Storm" w:date="2021-12-13T19:35:00Z">
        <w:del w:id="1974" w:author="Elizabeth" w:date="2022-04-14T15:35:00Z">
          <w:r w:rsidR="00B07AE4" w:rsidDel="007208C5">
            <w:delText>(can I find anything else on alternate states of consciousness to contextualize or elaborate?)</w:delText>
          </w:r>
        </w:del>
      </w:ins>
      <w:ins w:id="1975" w:author="Elizabeth" w:date="2022-04-14T15:35:00Z">
        <w:r w:rsidR="007208C5">
          <w:t xml:space="preserve"> </w:t>
        </w:r>
      </w:ins>
    </w:p>
    <w:p w14:paraId="7E906E39" w14:textId="309008F9" w:rsidR="00B07AE4" w:rsidDel="007208C5" w:rsidRDefault="007208C5" w:rsidP="007208C5">
      <w:pPr>
        <w:pStyle w:val="BodyText"/>
        <w:rPr>
          <w:ins w:id="1976" w:author="Elizabeth Ann Storm" w:date="2021-12-13T19:34:00Z"/>
          <w:del w:id="1977" w:author="Elizabeth" w:date="2022-04-14T15:36:00Z"/>
        </w:rPr>
        <w:pPrChange w:id="1978" w:author="Elizabeth" w:date="2022-04-14T15:35:00Z">
          <w:pPr>
            <w:pStyle w:val="BodyText"/>
          </w:pPr>
        </w:pPrChange>
      </w:pPr>
      <w:ins w:id="1979" w:author="Elizabeth" w:date="2022-04-14T15:36:00Z">
        <w:r>
          <w:t xml:space="preserve">As a reflection on that state, he was able to </w:t>
        </w:r>
      </w:ins>
      <w:ins w:id="1980" w:author="Elizabeth Ann Storm" w:date="2021-12-13T19:32:00Z">
        <w:del w:id="1981" w:author="Elizabeth" w:date="2022-04-14T15:36:00Z">
          <w:r w:rsidR="00E556D4" w:rsidDel="007208C5">
            <w:delText xml:space="preserve">He </w:delText>
          </w:r>
        </w:del>
        <w:del w:id="1982" w:author="Elizabeth" w:date="2022-04-14T15:37:00Z">
          <w:r w:rsidR="00E556D4" w:rsidDel="007208C5">
            <w:delText>articulate</w:delText>
          </w:r>
        </w:del>
        <w:del w:id="1983" w:author="Elizabeth" w:date="2022-04-14T15:36:00Z">
          <w:r w:rsidR="00E556D4" w:rsidDel="007208C5">
            <w:delText>d</w:delText>
          </w:r>
        </w:del>
      </w:ins>
      <w:ins w:id="1984" w:author="Elizabeth" w:date="2022-04-14T15:37:00Z">
        <w:r>
          <w:t>put into words</w:t>
        </w:r>
      </w:ins>
      <w:ins w:id="1985" w:author="Elizabeth Ann Storm" w:date="2021-12-13T19:32:00Z">
        <w:r w:rsidR="00E556D4">
          <w:t xml:space="preserve"> </w:t>
        </w:r>
      </w:ins>
      <w:ins w:id="1986" w:author="Elizabeth" w:date="2022-04-14T15:37:00Z">
        <w:r>
          <w:t>the</w:t>
        </w:r>
      </w:ins>
      <w:ins w:id="1987" w:author="Elizabeth Ann Storm" w:date="2021-12-13T19:32:00Z">
        <w:del w:id="1988" w:author="Elizabeth" w:date="2022-04-14T15:37:00Z">
          <w:r w:rsidR="00B07AE4" w:rsidDel="007208C5">
            <w:delText>a</w:delText>
          </w:r>
        </w:del>
        <w:r w:rsidR="00B07AE4">
          <w:t xml:space="preserve"> shift in interest from Cartesian “place and distance</w:t>
        </w:r>
      </w:ins>
      <w:ins w:id="1989" w:author="Elizabeth Ann Storm" w:date="2021-12-13T19:33:00Z">
        <w:r w:rsidR="00B07AE4">
          <w:t>” to an archaic “</w:t>
        </w:r>
      </w:ins>
      <w:ins w:id="1990" w:author="Elizabeth Ann Storm" w:date="2021-12-13T19:34:00Z">
        <w:r w:rsidR="00B07AE4">
          <w:t>being and meaning</w:t>
        </w:r>
      </w:ins>
      <w:ins w:id="1991" w:author="Elizabeth Ann Storm" w:date="2021-12-13T19:33:00Z">
        <w:r w:rsidR="00B07AE4">
          <w:t>”</w:t>
        </w:r>
      </w:ins>
      <w:ins w:id="1992" w:author="Elizabeth Ann Storm" w:date="2021-12-13T19:34:00Z">
        <w:r w:rsidR="00B07AE4">
          <w:t>.</w:t>
        </w:r>
      </w:ins>
      <w:ins w:id="1993" w:author="Elizabeth" w:date="2022-04-14T15:38:00Z">
        <w:r>
          <w:t xml:space="preserve"> </w:t>
        </w:r>
      </w:ins>
      <w:ins w:id="1994" w:author="Elizabeth Ann Storm" w:date="2021-12-13T19:33:00Z">
        <w:del w:id="1995" w:author="Elizabeth" w:date="2022-04-14T15:37:00Z">
          <w:r w:rsidR="00B07AE4" w:rsidDel="007208C5">
            <w:delText xml:space="preserve"> </w:delText>
          </w:r>
        </w:del>
      </w:ins>
      <w:ins w:id="1996" w:author="Elizabeth Ann Storm" w:date="2021-12-13T19:36:00Z">
        <w:del w:id="1997" w:author="Elizabeth" w:date="2022-04-14T15:37:00Z">
          <w:r w:rsidR="00B07AE4" w:rsidDel="007208C5">
            <w:delText xml:space="preserve"> (something about this maybe, an outsid</w:delText>
          </w:r>
        </w:del>
        <w:del w:id="1998" w:author="Elizabeth" w:date="2022-04-14T15:36:00Z">
          <w:r w:rsidR="00B07AE4" w:rsidDel="007208C5">
            <w:delText>e reference?)</w:delText>
          </w:r>
        </w:del>
      </w:ins>
    </w:p>
    <w:p w14:paraId="21FBD7FF" w14:textId="6A03E7DA" w:rsidR="00E556D4" w:rsidDel="007208C5" w:rsidRDefault="00B07AE4" w:rsidP="007208C5">
      <w:pPr>
        <w:pStyle w:val="BodyText"/>
        <w:rPr>
          <w:ins w:id="1999" w:author="Elizabeth Ann Storm" w:date="2021-12-13T19:32:00Z"/>
          <w:del w:id="2000" w:author="Elizabeth" w:date="2022-04-14T15:37:00Z"/>
        </w:rPr>
        <w:pPrChange w:id="2001" w:author="Elizabeth" w:date="2022-04-14T15:36:00Z">
          <w:pPr>
            <w:ind w:firstLine="0"/>
          </w:pPr>
        </w:pPrChange>
      </w:pPr>
      <w:ins w:id="2002" w:author="Elizabeth Ann Storm" w:date="2021-12-13T19:34:00Z">
        <w:r>
          <w:t>N</w:t>
        </w:r>
      </w:ins>
      <w:ins w:id="2003" w:author="Elizabeth Ann Storm" w:date="2021-12-13T19:33:00Z">
        <w:r>
          <w:t xml:space="preserve">otably for my practice, </w:t>
        </w:r>
      </w:ins>
      <w:ins w:id="2004" w:author="Elizabeth Ann Storm" w:date="2021-12-13T19:34:00Z">
        <w:r>
          <w:t xml:space="preserve">Huxley points out the increased significance of </w:t>
        </w:r>
      </w:ins>
      <w:ins w:id="2005" w:author="Elizabeth Ann Storm" w:date="2021-12-13T19:33:00Z">
        <w:r>
          <w:t>“relationships within a pattern”</w:t>
        </w:r>
      </w:ins>
      <w:ins w:id="2006" w:author="Elizabeth Ann Storm" w:date="2021-12-13T19:34:00Z">
        <w:r>
          <w:t xml:space="preserve"> under the mescalin influence</w:t>
        </w:r>
      </w:ins>
      <w:ins w:id="2007" w:author="Elizabeth Ann Storm" w:date="2021-12-13T19:33:00Z">
        <w:r>
          <w:t xml:space="preserve">. </w:t>
        </w:r>
      </w:ins>
    </w:p>
    <w:p w14:paraId="20D701B2" w14:textId="7194A6D5" w:rsidR="00A91C2E" w:rsidRDefault="00E556D4" w:rsidP="007208C5">
      <w:pPr>
        <w:pStyle w:val="BodyText"/>
        <w:rPr>
          <w:ins w:id="2008" w:author="Elizabeth Ann Storm" w:date="2021-12-14T12:04:00Z"/>
        </w:rPr>
        <w:pPrChange w:id="2009" w:author="Elizabeth" w:date="2022-04-14T15:37:00Z">
          <w:pPr>
            <w:ind w:firstLine="0"/>
          </w:pPr>
        </w:pPrChange>
      </w:pPr>
      <w:ins w:id="2010" w:author="Elizabeth Ann Storm" w:date="2021-12-13T19:31:00Z">
        <w:r w:rsidRPr="007A2142">
          <w:t>He</w:t>
        </w:r>
        <w:del w:id="2011" w:author="Elizabeth" w:date="2022-04-14T15:37:00Z">
          <w:r w:rsidRPr="007A2142" w:rsidDel="007208C5">
            <w:delText xml:space="preserve"> was able to</w:delText>
          </w:r>
        </w:del>
        <w:r w:rsidRPr="007A2142">
          <w:t xml:space="preserve"> articulate</w:t>
        </w:r>
      </w:ins>
      <w:ins w:id="2012" w:author="Elizabeth" w:date="2022-04-14T15:37:00Z">
        <w:r w:rsidR="007208C5">
          <w:t>s</w:t>
        </w:r>
      </w:ins>
      <w:ins w:id="2013" w:author="Elizabeth Ann Storm" w:date="2021-12-13T19:31:00Z">
        <w:r w:rsidRPr="007A2142">
          <w:t xml:space="preserve"> the state of the re-</w:t>
        </w:r>
        <w:r w:rsidRPr="007A2142">
          <w:lastRenderedPageBreak/>
          <w:t xml:space="preserv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del w:id="2018" w:author="Elizabeth" w:date="2022-04-13T15:52:00Z">
          <w:r w:rsidRPr="007A2142" w:rsidDel="00D74D6B">
            <w:delText xml:space="preserve"> </w:delText>
          </w:r>
        </w:del>
      </w:ins>
      <w:ins w:id="2019" w:author="Elizabeth Ann Storm" w:date="2021-12-14T12:02:00Z">
        <w:del w:id="2020"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2021" w:author="Elizabeth Ann Storm" w:date="2021-12-14T12:04:00Z"/>
        </w:rPr>
        <w:pPrChange w:id="2022" w:author="Elizabeth Ann Storm" w:date="2021-12-14T12:04:00Z">
          <w:pPr>
            <w:ind w:firstLine="0"/>
            <w:jc w:val="center"/>
          </w:pPr>
        </w:pPrChange>
      </w:pPr>
      <w:ins w:id="2023"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2024" w:author="Elizabeth Ann Storm" w:date="2021-12-13T19:31:00Z"/>
        </w:rPr>
        <w:pPrChange w:id="2025" w:author="Elizabeth Ann Storm" w:date="2021-12-14T12:05:00Z">
          <w:pPr>
            <w:spacing w:line="240" w:lineRule="auto"/>
            <w:ind w:firstLine="0"/>
          </w:pPr>
        </w:pPrChange>
      </w:pPr>
      <w:bookmarkStart w:id="2026" w:name="_Toc100763173"/>
      <w:ins w:id="2027" w:author="Elizabeth Ann Storm" w:date="2021-12-14T12:04:00Z">
        <w:r>
          <w:t xml:space="preserve">Figure </w:t>
        </w:r>
        <w:r>
          <w:fldChar w:fldCharType="begin"/>
        </w:r>
        <w:r>
          <w:instrText xml:space="preserve"> SEQ Figure \* ARABIC </w:instrText>
        </w:r>
      </w:ins>
      <w:r>
        <w:fldChar w:fldCharType="separate"/>
      </w:r>
      <w:ins w:id="2028" w:author="Elizabeth Ann Storm" w:date="2021-12-14T12:04:00Z">
        <w:r>
          <w:rPr>
            <w:noProof/>
          </w:rPr>
          <w:t>14</w:t>
        </w:r>
        <w:r>
          <w:fldChar w:fldCharType="end"/>
        </w:r>
        <w:r>
          <w:t>. Doors of perception Blake image placeholder</w:t>
        </w:r>
      </w:ins>
      <w:bookmarkEnd w:id="2026"/>
    </w:p>
    <w:p w14:paraId="4AACCC1D" w14:textId="1BA85EEF" w:rsidR="0094226F" w:rsidRPr="007A2142" w:rsidRDefault="0098316A">
      <w:pPr>
        <w:rPr>
          <w:ins w:id="2029" w:author="Elizabeth Ann Storm" w:date="2021-12-13T19:24:00Z"/>
        </w:rPr>
        <w:pPrChange w:id="2030" w:author="Elizabeth Ann Storm" w:date="2021-12-13T19:41:00Z">
          <w:pPr>
            <w:spacing w:line="240" w:lineRule="auto"/>
          </w:pPr>
        </w:pPrChange>
      </w:pPr>
      <w:ins w:id="2031" w:author="Elizabeth Ann Storm" w:date="2021-12-13T19:24:00Z">
        <w:r w:rsidRPr="007A2142">
          <w:t>Ethnobotanist, author, and psychedelic mystic Terence McKenna,</w:t>
        </w:r>
      </w:ins>
      <w:ins w:id="2032" w:author="Elizabeth Ann Storm" w:date="2021-12-13T19:38:00Z">
        <w:r w:rsidR="0094226F">
          <w:t xml:space="preserve"> a late 20</w:t>
        </w:r>
        <w:r w:rsidR="0094226F" w:rsidRPr="0094226F">
          <w:rPr>
            <w:vertAlign w:val="superscript"/>
            <w:rPrChange w:id="2033" w:author="Elizabeth Ann Storm" w:date="2021-12-13T19:38:00Z">
              <w:rPr/>
            </w:rPrChange>
          </w:rPr>
          <w:t>th</w:t>
        </w:r>
        <w:r w:rsidR="0094226F">
          <w:t xml:space="preserve"> century contemporary of Huxley</w:t>
        </w:r>
      </w:ins>
      <w:ins w:id="2034" w:author="Elizabeth Ann Storm" w:date="2021-12-13T19:39:00Z">
        <w:r w:rsidR="0094226F">
          <w:t>,</w:t>
        </w:r>
      </w:ins>
      <w:ins w:id="2035"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19829CB9" w:rsidR="008B0D5C" w:rsidRDefault="0098316A" w:rsidP="00A91C2E">
      <w:pPr>
        <w:rPr>
          <w:ins w:id="2040" w:author="Elizabeth Ann Storm" w:date="2021-12-13T19:43:00Z"/>
        </w:rPr>
      </w:pPr>
      <w:ins w:id="2041"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w:t>
        </w:r>
        <w:r w:rsidRPr="007A2142">
          <w:lastRenderedPageBreak/>
          <w:t>parts.</w:t>
        </w:r>
        <w:r>
          <w:rPr>
            <w:rStyle w:val="FootnoteReference"/>
          </w:rPr>
          <w:footnoteReference w:id="29"/>
        </w:r>
        <w:r w:rsidRPr="007A2142">
          <w:t xml:space="preserve"> </w:t>
        </w:r>
      </w:ins>
      <w:ins w:id="2044" w:author="Elizabeth Ann Storm" w:date="2021-12-13T19:45:00Z">
        <w:r w:rsidR="00CA0944">
          <w:t>(more here)</w:t>
        </w:r>
      </w:ins>
      <w:ins w:id="2045" w:author="Elizabeth Ann Storm" w:date="2021-12-13T20:09:00Z">
        <w:r w:rsidR="007771E0">
          <w:t xml:space="preserve"> (more references? Any ideas?) </w:t>
        </w:r>
      </w:ins>
      <w:ins w:id="2046" w:author="Elizabeth" w:date="2022-04-13T16:06:00Z">
        <w:r w:rsidR="00475AF5">
          <w:t>(</w:t>
        </w:r>
        <w:proofErr w:type="gramStart"/>
        <w:r w:rsidR="00475AF5">
          <w:t>link</w:t>
        </w:r>
        <w:proofErr w:type="gramEnd"/>
        <w:r w:rsidR="00475AF5">
          <w:t xml:space="preserve"> in with Crary and Krauss from Sensorium?)</w:t>
        </w:r>
      </w:ins>
    </w:p>
    <w:p w14:paraId="1EF07B6D" w14:textId="1AC4CAA6" w:rsidR="00950431" w:rsidRPr="007A2142" w:rsidDel="0026413F" w:rsidRDefault="00A91C2E">
      <w:pPr>
        <w:pStyle w:val="Heading2"/>
        <w:rPr>
          <w:del w:id="2047" w:author="Elizabeth" w:date="2022-04-14T15:39:00Z"/>
        </w:rPr>
        <w:pPrChange w:id="2048" w:author="Elizabeth Ann Storm" w:date="2021-12-14T12:08:00Z">
          <w:pPr/>
        </w:pPrChange>
      </w:pPr>
      <w:bookmarkStart w:id="2049" w:name="_Toc100588238"/>
      <w:ins w:id="2050" w:author="Elizabeth Ann Storm" w:date="2021-12-14T12:07:00Z">
        <w:del w:id="2051" w:author="Elizabeth" w:date="2022-04-14T15:39:00Z">
          <w:r w:rsidRPr="00A91C2E" w:rsidDel="0026413F">
            <w:delText>Subsection</w:delText>
          </w:r>
          <w:r w:rsidDel="0026413F">
            <w:delText xml:space="preserve"> 2 -</w:delText>
          </w:r>
        </w:del>
      </w:ins>
      <w:bookmarkEnd w:id="2049"/>
      <w:ins w:id="2052" w:author="Elizabeth Ann Storm" w:date="2021-12-13T19:49:00Z">
        <w:del w:id="2053" w:author="Elizabeth" w:date="2022-04-14T15:39:00Z">
          <w:r w:rsidR="005338DC" w:rsidDel="0026413F">
            <w:delText xml:space="preserve"> </w:delText>
          </w:r>
        </w:del>
      </w:ins>
      <w:del w:id="2054"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0"/>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2057" w:author="Elizabeth" w:date="2022-04-14T15:39:00Z"/>
        </w:rPr>
        <w:pPrChange w:id="2058" w:author="Elizabeth Ann Storm" w:date="2021-12-14T12:08:00Z">
          <w:pPr/>
        </w:pPrChange>
      </w:pPr>
      <w:del w:id="2059"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2060" w:name="_Toc90318083"/>
        <w:bookmarkStart w:id="2061" w:name="_Toc90374508"/>
        <w:bookmarkStart w:id="2062" w:name="_Toc90376115"/>
        <w:bookmarkStart w:id="2063" w:name="_Toc90376200"/>
        <w:bookmarkStart w:id="2064" w:name="_Toc90381267"/>
        <w:bookmarkStart w:id="2065" w:name="_Toc100588239"/>
        <w:bookmarkEnd w:id="2060"/>
        <w:bookmarkEnd w:id="2061"/>
        <w:bookmarkEnd w:id="2062"/>
        <w:bookmarkEnd w:id="2063"/>
        <w:bookmarkEnd w:id="2064"/>
        <w:bookmarkEnd w:id="2065"/>
      </w:del>
    </w:p>
    <w:p w14:paraId="5EA18F55" w14:textId="2889CF11" w:rsidR="002425EC" w:rsidRDefault="0026413F" w:rsidP="00A91C2E">
      <w:pPr>
        <w:pStyle w:val="Heading2"/>
        <w:rPr>
          <w:ins w:id="2066" w:author="Elizabeth Ann Storm" w:date="2021-12-10T20:07:00Z"/>
        </w:rPr>
      </w:pPr>
      <w:ins w:id="2067" w:author="Elizabeth" w:date="2022-04-14T15:42:00Z">
        <w:r>
          <w:t>Postmodern sensorium</w:t>
        </w:r>
      </w:ins>
      <w:del w:id="2068"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2069" w:name="_Toc100588240"/>
      <w:ins w:id="2070" w:author="Elizabeth Ann Storm" w:date="2021-12-13T19:48:00Z">
        <w:del w:id="2071" w:author="Elizabeth" w:date="2022-04-14T15:39:00Z">
          <w:r w:rsidR="005338DC" w:rsidDel="0026413F">
            <w:delText>Modernist sensorium</w:delText>
          </w:r>
        </w:del>
      </w:ins>
      <w:bookmarkEnd w:id="2069"/>
    </w:p>
    <w:p w14:paraId="0701E37A" w14:textId="15BB122E" w:rsidR="00BE2642" w:rsidRDefault="005338DC" w:rsidP="005338DC">
      <w:pPr>
        <w:ind w:firstLine="576"/>
        <w:rPr>
          <w:ins w:id="2072" w:author="Elizabeth Ann Storm" w:date="2021-12-13T19:54:00Z"/>
        </w:rPr>
      </w:pPr>
      <w:ins w:id="2073" w:author="Elizabeth Ann Storm" w:date="2021-12-13T19:51:00Z">
        <w:r>
          <w:t xml:space="preserve">To </w:t>
        </w:r>
      </w:ins>
      <w:ins w:id="2074" w:author="Elizabeth" w:date="2022-04-13T16:07:00Z">
        <w:r w:rsidR="00475AF5">
          <w:t>articulate</w:t>
        </w:r>
      </w:ins>
      <w:ins w:id="2075" w:author="Elizabeth Ann Storm" w:date="2021-12-13T19:51:00Z">
        <w:del w:id="2076" w:author="Elizabeth" w:date="2022-04-13T16:07:00Z">
          <w:r w:rsidDel="00475AF5">
            <w:delText xml:space="preserve">look </w:delText>
          </w:r>
        </w:del>
      </w:ins>
      <w:ins w:id="2077" w:author="Elizabeth Ann Storm" w:date="2021-12-13T19:52:00Z">
        <w:del w:id="2078" w:author="Elizabeth" w:date="2022-04-13T16:07:00Z">
          <w:r w:rsidDel="00475AF5">
            <w:delText>deeper into</w:delText>
          </w:r>
        </w:del>
        <w:r>
          <w:t xml:space="preserve"> the shift from modernism to postmodernism in art, I turn to </w:t>
        </w:r>
      </w:ins>
      <w:ins w:id="2079" w:author="Elizabeth Ann Storm" w:date="2021-12-13T19:48:00Z">
        <w:r>
          <w:t>Caroline A. Jones</w:t>
        </w:r>
      </w:ins>
      <w:ins w:id="2080" w:author="Elizabeth Ann Storm" w:date="2021-12-13T19:52:00Z">
        <w:r>
          <w:t>.</w:t>
        </w:r>
      </w:ins>
      <w:ins w:id="2081" w:author="Elizabeth Ann Storm" w:date="2021-12-13T19:48:00Z">
        <w:r>
          <w:t xml:space="preserve"> </w:t>
        </w:r>
        <w:r w:rsidRPr="007A2142">
          <w:t>“The Mediated Sensorium”</w:t>
        </w:r>
        <w:r>
          <w:t xml:space="preserve">, an essay anchoring </w:t>
        </w:r>
        <w:r w:rsidRPr="00F76039">
          <w:rPr>
            <w:i/>
            <w:iCs/>
          </w:rPr>
          <w:t>Sensorium</w:t>
        </w:r>
      </w:ins>
      <w:ins w:id="2082" w:author="Elizabeth" w:date="2022-04-13T16:06:00Z">
        <w:r w:rsidR="00475AF5">
          <w:rPr>
            <w:i/>
            <w:iCs/>
          </w:rPr>
          <w:t>: Embodied Experience, Technology, and Contemporary Art</w:t>
        </w:r>
      </w:ins>
      <w:ins w:id="2083" w:author="Elizabeth" w:date="2022-04-13T16:07:00Z">
        <w:r w:rsidR="00475AF5">
          <w:t>. In it, she explores</w:t>
        </w:r>
      </w:ins>
      <w:ins w:id="2084" w:author="Elizabeth Ann Storm" w:date="2021-12-13T19:48:00Z">
        <w:del w:id="2085" w:author="Elizabeth" w:date="2022-04-13T16:07:00Z">
          <w:r w:rsidDel="00475AF5">
            <w:delText>,</w:delText>
          </w:r>
        </w:del>
      </w:ins>
      <w:ins w:id="2086" w:author="Elizabeth Ann Storm" w:date="2021-12-13T19:52:00Z">
        <w:del w:id="2087" w:author="Elizabeth" w:date="2022-04-13T16:07:00Z">
          <w:r w:rsidDel="00475AF5">
            <w:delText xml:space="preserve"> explores</w:delText>
          </w:r>
        </w:del>
        <w:r>
          <w:t xml:space="preserve"> the </w:t>
        </w:r>
        <w:r w:rsidRPr="007A2142">
          <w:t>post-modernist and contemporary turn to new media</w:t>
        </w:r>
      </w:ins>
      <w:ins w:id="2088" w:author="Elizabeth" w:date="2022-04-13T16:07:00Z">
        <w:r w:rsidR="00475AF5">
          <w:t xml:space="preserve"> (expand</w:t>
        </w:r>
      </w:ins>
      <w:ins w:id="2089" w:author="Elizabeth" w:date="2022-04-13T16:08:00Z">
        <w:r w:rsidR="00475AF5">
          <w:t>)</w:t>
        </w:r>
      </w:ins>
      <w:ins w:id="2090" w:author="Elizabeth Ann Storm" w:date="2021-12-13T19:52:00Z">
        <w:del w:id="2091" w:author="Elizabeth" w:date="2022-04-13T16:07:00Z">
          <w:r w:rsidRPr="007A2142" w:rsidDel="00475AF5">
            <w:delText xml:space="preserve"> in</w:delText>
          </w:r>
        </w:del>
      </w:ins>
      <w:ins w:id="2092" w:author="Elizabeth Ann Storm" w:date="2021-12-13T19:48:00Z">
        <w:del w:id="2093" w:author="Elizabeth" w:date="2022-04-13T16:07:00Z">
          <w:r w:rsidDel="00475AF5">
            <w:delText xml:space="preserve"> a book accompanying a 2006 exhibition at MIT List Art Center</w:delText>
          </w:r>
        </w:del>
        <w:r w:rsidRPr="007A2142">
          <w:t xml:space="preserve">. </w:t>
        </w:r>
      </w:ins>
      <w:ins w:id="2094" w:author="Elizabeth" w:date="2022-04-13T16:08:00Z">
        <w:r w:rsidR="00475AF5">
          <w:t>(Tie into my interests and questions)</w:t>
        </w:r>
      </w:ins>
    </w:p>
    <w:p w14:paraId="58CD2E02" w14:textId="0B2F7D8A" w:rsidR="005338DC" w:rsidRDefault="005338DC" w:rsidP="005338DC">
      <w:pPr>
        <w:ind w:firstLine="576"/>
        <w:rPr>
          <w:ins w:id="2095" w:author="Elizabeth Ann Storm" w:date="2021-12-13T19:52:00Z"/>
        </w:rPr>
      </w:pPr>
      <w:ins w:id="2096"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2101" w:author="Elizabeth Ann Storm" w:date="2021-12-13T19:54:00Z">
        <w:r w:rsidR="00BE2642">
          <w:t>(more</w:t>
        </w:r>
      </w:ins>
      <w:ins w:id="2102" w:author="Elizabeth Ann Storm" w:date="2021-12-13T19:55:00Z">
        <w:r w:rsidR="00BE2642">
          <w:t>)</w:t>
        </w:r>
      </w:ins>
    </w:p>
    <w:p w14:paraId="5CC7AB49" w14:textId="77777777" w:rsidR="00BE2642" w:rsidRDefault="005338DC" w:rsidP="005338DC">
      <w:pPr>
        <w:ind w:firstLine="576"/>
        <w:rPr>
          <w:ins w:id="2103" w:author="Elizabeth Ann Storm" w:date="2021-12-13T19:55:00Z"/>
        </w:rPr>
      </w:pPr>
      <w:ins w:id="2104" w:author="Elizabeth Ann Storm" w:date="2021-12-13T19:48:00Z">
        <w:r>
          <w:t xml:space="preserve">I have </w:t>
        </w:r>
      </w:ins>
      <w:ins w:id="2105" w:author="Elizabeth Ann Storm" w:date="2021-12-13T19:53:00Z">
        <w:r w:rsidR="00BE2642">
          <w:t xml:space="preserve">sought to </w:t>
        </w:r>
      </w:ins>
      <w:ins w:id="2106" w:author="Elizabeth Ann Storm" w:date="2021-12-13T19:48:00Z">
        <w:r>
          <w:t>question</w:t>
        </w:r>
      </w:ins>
      <w:ins w:id="2107" w:author="Elizabeth Ann Storm" w:date="2021-12-13T19:53:00Z">
        <w:r w:rsidR="00BE2642">
          <w:t xml:space="preserve"> this very privileging of the visual sense</w:t>
        </w:r>
      </w:ins>
      <w:ins w:id="2108"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109" w:author="Elizabeth Ann Storm" w:date="2021-12-13T19:55:00Z">
        <w:r w:rsidR="00BE2642">
          <w:t>(</w:t>
        </w:r>
        <w:proofErr w:type="gramStart"/>
        <w:r w:rsidR="00BE2642">
          <w:t>more</w:t>
        </w:r>
        <w:proofErr w:type="gramEnd"/>
        <w:r w:rsidR="00BE2642">
          <w:t xml:space="preserve"> plus quote) </w:t>
        </w:r>
      </w:ins>
    </w:p>
    <w:p w14:paraId="340617B1" w14:textId="1F8624BF" w:rsidR="005338DC" w:rsidRDefault="005338DC">
      <w:pPr>
        <w:ind w:firstLine="576"/>
        <w:rPr>
          <w:ins w:id="2110" w:author="Elizabeth Ann Storm" w:date="2021-12-13T19:48:00Z"/>
        </w:rPr>
        <w:pPrChange w:id="2111" w:author="Elizabeth Ann Storm" w:date="2021-12-13T19:48:00Z">
          <w:pPr/>
        </w:pPrChange>
      </w:pPr>
      <w:ins w:id="2112"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ins w:id="2115" w:author="Elizabeth" w:date="2022-04-13T16:12:00Z">
        <w:r w:rsidR="007C7AA6">
          <w:t>Pointing to these possible</w:t>
        </w:r>
      </w:ins>
      <w:ins w:id="2116" w:author="Elizabeth" w:date="2022-04-13T16:11:00Z">
        <w:r w:rsidR="007C7AA6">
          <w:t xml:space="preserve"> subliminal and alternative histories </w:t>
        </w:r>
      </w:ins>
      <w:ins w:id="2117" w:author="Elizabeth" w:date="2022-04-13T16:12:00Z">
        <w:r w:rsidR="007C7AA6">
          <w:t xml:space="preserve">acknowledges the multiplicity of </w:t>
        </w:r>
      </w:ins>
      <w:ins w:id="2118" w:author="Elizabeth" w:date="2022-04-13T16:13:00Z">
        <w:r w:rsidR="007C7AA6">
          <w:t>perceiving subjects</w:t>
        </w:r>
      </w:ins>
    </w:p>
    <w:p w14:paraId="6AF55B9B" w14:textId="6E743668" w:rsidR="00F52531" w:rsidRPr="00F52531" w:rsidRDefault="005338DC">
      <w:pPr>
        <w:ind w:firstLine="576"/>
        <w:rPr>
          <w:ins w:id="2119" w:author="Elizabeth Ann Storm" w:date="2021-12-13T19:48:00Z"/>
          <w:rPrChange w:id="2120" w:author="Elizabeth Ann Storm" w:date="2021-12-13T20:07:00Z">
            <w:rPr>
              <w:ins w:id="2121" w:author="Elizabeth Ann Storm" w:date="2021-12-13T19:48:00Z"/>
              <w:rFonts w:eastAsia="Times New Roman"/>
              <w:b/>
              <w:bCs/>
              <w:i/>
              <w:iCs/>
            </w:rPr>
          </w:rPrChange>
        </w:rPr>
        <w:pPrChange w:id="2122" w:author="Elizabeth Ann Storm" w:date="2021-12-13T20:07:00Z">
          <w:pPr>
            <w:ind w:firstLine="0"/>
          </w:pPr>
        </w:pPrChange>
      </w:pPr>
      <w:ins w:id="2123"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2126" w:author="Elizabeth Ann Storm" w:date="2021-12-13T20:06:00Z"/>
        </w:rPr>
        <w:pPrChange w:id="2127" w:author="Elizabeth Ann Storm" w:date="2021-12-13T20:06:00Z">
          <w:pPr>
            <w:spacing w:line="240" w:lineRule="auto"/>
            <w:ind w:firstLine="0"/>
          </w:pPr>
        </w:pPrChange>
      </w:pPr>
      <w:bookmarkStart w:id="2128" w:name="_Toc100588241"/>
      <w:ins w:id="2129" w:author="Elizabeth Ann Storm" w:date="2021-12-13T20:06:00Z">
        <w:r>
          <w:t>Subsection 3 – artist examples and influences</w:t>
        </w:r>
      </w:ins>
      <w:ins w:id="2130" w:author="Elizabeth Ann Storm" w:date="2021-12-13T20:23:00Z">
        <w:r w:rsidR="0026639C">
          <w:t xml:space="preserve"> – nodes , flows and networks</w:t>
        </w:r>
      </w:ins>
      <w:bookmarkEnd w:id="2128"/>
    </w:p>
    <w:p w14:paraId="509BAA8E" w14:textId="77777777" w:rsidR="00F52531" w:rsidRPr="007A2142" w:rsidRDefault="00F52531" w:rsidP="00F52531">
      <w:pPr>
        <w:rPr>
          <w:ins w:id="2131" w:author="Elizabeth Ann Storm" w:date="2021-12-13T20:06:00Z"/>
        </w:rPr>
      </w:pPr>
      <w:ins w:id="2132"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2135" w:author="Elizabeth Ann Storm" w:date="2021-12-13T20:23:00Z"/>
        </w:rPr>
      </w:pPr>
      <w:ins w:id="2136" w:author="Elizabeth Ann Storm" w:date="2021-12-13T20:10:00Z">
        <w:r>
          <w:t xml:space="preserve">“Our ‘technoscientific </w:t>
        </w:r>
        <w:proofErr w:type="spellStart"/>
        <w:r>
          <w:t>naturecultures</w:t>
        </w:r>
        <w:proofErr w:type="spellEnd"/>
        <w:r>
          <w:t xml:space="preserve">”, </w:t>
        </w:r>
      </w:ins>
      <w:ins w:id="2137" w:author="Elizabeth Ann Storm" w:date="2021-12-13T20:06:00Z">
        <w:r w:rsidR="00F52531" w:rsidRPr="007A2142">
          <w:t>Jones quotes Donna Haraway’s name for the new sensorium</w:t>
        </w:r>
      </w:ins>
      <w:ins w:id="2138" w:author="Elizabeth Ann Storm" w:date="2021-12-13T20:11:00Z">
        <w:r>
          <w:t xml:space="preserve">. </w:t>
        </w:r>
      </w:ins>
      <w:ins w:id="2139" w:author="Elizabeth Ann Storm" w:date="2021-12-13T20:06:00Z">
        <w:r w:rsidR="00F52531" w:rsidRPr="007A2142">
          <w:t xml:space="preserve">I find </w:t>
        </w:r>
      </w:ins>
      <w:ins w:id="2140" w:author="Elizabeth Ann Storm" w:date="2021-12-13T20:11:00Z">
        <w:r>
          <w:t xml:space="preserve">it </w:t>
        </w:r>
      </w:ins>
      <w:ins w:id="2141"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144" w:author="Elizabeth Ann Storm" w:date="2021-12-13T20:47:00Z"/>
        </w:rPr>
      </w:pPr>
      <w:ins w:id="2145"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146" w:author="Elizabeth Ann Storm" w:date="2021-12-13T20:47:00Z"/>
        </w:rPr>
      </w:pPr>
    </w:p>
    <w:p w14:paraId="6A618553" w14:textId="12F1F701" w:rsidR="00300149" w:rsidRDefault="00E02914" w:rsidP="00E02914">
      <w:pPr>
        <w:pStyle w:val="EndNoteBibliography"/>
        <w:spacing w:line="480" w:lineRule="auto"/>
        <w:rPr>
          <w:ins w:id="2147" w:author="Elizabeth" w:date="2022-04-13T16:26:00Z"/>
        </w:rPr>
      </w:pPr>
      <w:ins w:id="2148"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 xml:space="preserve">superposition, fracture mechanics, and centrifugal, centripetal, and spiral motion fits into the aesthetic and scientific zeitgeist of the </w:t>
        </w:r>
        <w:del w:id="2149" w:author="Elizabeth" w:date="2022-04-13T16:26:00Z">
          <w:r w:rsidRPr="007A2142" w:rsidDel="00300149">
            <w:delText>late 20th, early 21st century</w:delText>
          </w:r>
        </w:del>
      </w:ins>
      <w:ins w:id="2150" w:author="Elizabeth" w:date="2022-04-13T16:26:00Z">
        <w:r w:rsidR="00300149">
          <w:t>turn of the 21</w:t>
        </w:r>
        <w:r w:rsidR="00300149" w:rsidRPr="00300149">
          <w:rPr>
            <w:vertAlign w:val="superscript"/>
            <w:rPrChange w:id="2151" w:author="Elizabeth" w:date="2022-04-13T16:26:00Z">
              <w:rPr/>
            </w:rPrChange>
          </w:rPr>
          <w:t>st</w:t>
        </w:r>
        <w:r w:rsidR="00300149">
          <w:t xml:space="preserve"> century</w:t>
        </w:r>
      </w:ins>
      <w:ins w:id="2152" w:author="Elizabeth Ann Storm" w:date="2021-12-13T20:47:00Z">
        <w:r w:rsidRPr="007A2142">
          <w:t xml:space="preserve"> (after learning their names, of course). </w:t>
        </w:r>
      </w:ins>
      <w:ins w:id="2153" w:author="Elizabeth" w:date="2022-04-13T16:26:00Z">
        <w:r w:rsidR="00300149">
          <w:t>(add context – how to describe the aesthetic and scientific zeitgeist of the turn of the century)</w:t>
        </w:r>
      </w:ins>
      <w:ins w:id="2154" w:author="Elizabeth" w:date="2022-04-13T16:27:00Z">
        <w:r w:rsidR="00300149">
          <w:t xml:space="preserve"> (add three examples of artists who match that aesthetic and a few sentences of critical analysis – maybe a quote – use DoCA series</w:t>
        </w:r>
      </w:ins>
      <w:ins w:id="2155" w:author="Elizabeth" w:date="2022-04-13T16:28:00Z">
        <w:r w:rsidR="00300149">
          <w:t xml:space="preserve"> – find science connections in art literature</w:t>
        </w:r>
      </w:ins>
      <w:ins w:id="2156" w:author="Elizabeth" w:date="2022-04-13T16:27:00Z">
        <w:r w:rsidR="00300149">
          <w:t xml:space="preserve">) </w:t>
        </w:r>
      </w:ins>
    </w:p>
    <w:p w14:paraId="53DE9CA8" w14:textId="3CA6513E" w:rsidR="00E02914" w:rsidRDefault="00E02914" w:rsidP="00E02914">
      <w:pPr>
        <w:pStyle w:val="EndNoteBibliography"/>
        <w:spacing w:line="480" w:lineRule="auto"/>
        <w:rPr>
          <w:ins w:id="2157" w:author="Elizabeth Ann Storm" w:date="2021-12-13T20:47:00Z"/>
        </w:rPr>
      </w:pPr>
      <w:ins w:id="2158" w:author="Elizabeth Ann Storm" w:date="2021-12-13T20:47:00Z">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del w:id="2159" w:author="Elizabeth" w:date="2022-04-14T15:43:00Z">
          <w:r w:rsidRPr="007A2142" w:rsidDel="0026413F">
            <w:delText>quote</w:delText>
          </w:r>
        </w:del>
      </w:ins>
      <w:ins w:id="2160" w:author="Elizabeth" w:date="2022-04-14T15:43:00Z">
        <w:r w:rsidR="0026413F">
          <w:t>artist ref.</w:t>
        </w:r>
      </w:ins>
      <w:ins w:id="2161" w:author="Elizabeth Ann Storm" w:date="2021-12-13T20:47:00Z">
        <w:r w:rsidRPr="007A2142">
          <w:t xml:space="preserve"> from intro to Systems or Networks…)</w:t>
        </w:r>
        <w:r>
          <w:rPr>
            <w:rStyle w:val="FootnoteReference"/>
          </w:rPr>
          <w:footnoteReference w:id="36"/>
        </w:r>
      </w:ins>
    </w:p>
    <w:p w14:paraId="1E2CB199" w14:textId="49A6E89A" w:rsidR="00E02914" w:rsidRDefault="00E02914" w:rsidP="00E02914">
      <w:pPr>
        <w:rPr>
          <w:ins w:id="2166" w:author="Elizabeth Ann Storm" w:date="2021-12-13T20:47:00Z"/>
        </w:rPr>
      </w:pPr>
      <w:ins w:id="2167"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168" w:author="Elizabeth" w:date="2022-04-13T16:29:00Z">
        <w:r w:rsidR="00300149">
          <w:t xml:space="preserve">doppler effect to </w:t>
        </w:r>
      </w:ins>
      <w:ins w:id="2169"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ins>
      <w:ins w:id="2174" w:author="Elizabeth" w:date="2022-04-14T15:45:00Z">
        <w:r w:rsidR="00317120">
          <w:t xml:space="preserve">Tuning my attention this way </w:t>
        </w:r>
      </w:ins>
      <w:ins w:id="2175" w:author="Elizabeth" w:date="2022-04-14T15:46:00Z">
        <w:r w:rsidR="00317120">
          <w:t xml:space="preserve">has become a part of my process. </w:t>
        </w:r>
      </w:ins>
      <w:ins w:id="2176" w:author="Elizabeth Ann Storm" w:date="2021-12-13T20:47:00Z">
        <w:r>
          <w:t>[Donna Haraway “crystals, fabrics, and fields…”]</w:t>
        </w:r>
      </w:ins>
    </w:p>
    <w:p w14:paraId="4E9974D2" w14:textId="53900EBD" w:rsidR="00E02914" w:rsidRDefault="00E02914" w:rsidP="00F52531">
      <w:pPr>
        <w:rPr>
          <w:ins w:id="2177" w:author="Elizabeth Ann Storm" w:date="2021-12-13T20:47:00Z"/>
        </w:rPr>
      </w:pPr>
    </w:p>
    <w:p w14:paraId="58924558" w14:textId="77777777" w:rsidR="00E02914" w:rsidRPr="00950431" w:rsidRDefault="00E02914">
      <w:pPr>
        <w:pStyle w:val="NoSpacing"/>
        <w:spacing w:line="480" w:lineRule="auto"/>
        <w:rPr>
          <w:ins w:id="2178" w:author="Elizabeth Ann Storm" w:date="2021-12-13T20:06:00Z"/>
        </w:rPr>
        <w:pPrChange w:id="2179" w:author="Elizabeth Ann Storm" w:date="2021-12-13T20:47:00Z">
          <w:pPr/>
        </w:pPrChange>
      </w:pPr>
    </w:p>
    <w:p w14:paraId="6BD3E03E" w14:textId="157DE7DB" w:rsidR="0013237E" w:rsidRDefault="0013237E">
      <w:pPr>
        <w:pStyle w:val="Revision"/>
        <w:rPr>
          <w:ins w:id="2180" w:author="Elizabeth Ann Storm" w:date="2021-12-13T19:58:00Z"/>
        </w:rPr>
        <w:pPrChange w:id="2181" w:author="Elizabeth Ann Storm" w:date="2021-12-13T20:06:00Z">
          <w:pPr>
            <w:spacing w:line="240" w:lineRule="auto"/>
            <w:ind w:firstLine="0"/>
          </w:pPr>
        </w:pPrChange>
      </w:pPr>
      <w:ins w:id="2182" w:author="Elizabeth Ann Storm" w:date="2021-12-13T19:58:00Z">
        <w:r>
          <w:br w:type="page"/>
        </w:r>
      </w:ins>
    </w:p>
    <w:p w14:paraId="236E7340" w14:textId="3C6ECCC6" w:rsidR="00BE2642" w:rsidRDefault="00D81CD3" w:rsidP="0013237E">
      <w:pPr>
        <w:pStyle w:val="Heading1"/>
        <w:numPr>
          <w:ilvl w:val="0"/>
          <w:numId w:val="2"/>
        </w:numPr>
        <w:rPr>
          <w:ins w:id="2183" w:author="Elizabeth Ann Storm" w:date="2021-12-13T20:29:00Z"/>
        </w:rPr>
      </w:pPr>
      <w:bookmarkStart w:id="2184" w:name="_Toc100588242"/>
      <w:ins w:id="2185" w:author="Elizabeth Ann Storm" w:date="2021-12-13T20:02:00Z">
        <w:r>
          <w:lastRenderedPageBreak/>
          <w:t>my journey from old to new in studio</w:t>
        </w:r>
      </w:ins>
      <w:bookmarkEnd w:id="2184"/>
    </w:p>
    <w:p w14:paraId="71B4ACD1" w14:textId="529D45CC" w:rsidR="002425EC" w:rsidRDefault="003A09AC" w:rsidP="002425EC">
      <w:pPr>
        <w:pStyle w:val="Heading2"/>
        <w:rPr>
          <w:ins w:id="2186" w:author="Elizabeth Ann Storm" w:date="2021-12-10T20:07:00Z"/>
          <w:rFonts w:eastAsiaTheme="minorHAnsi"/>
        </w:rPr>
      </w:pPr>
      <w:bookmarkStart w:id="2187" w:name="_Toc100588243"/>
      <w:ins w:id="2188" w:author="Elizabeth Ann Storm" w:date="2021-12-13T20:31:00Z">
        <w:r>
          <w:rPr>
            <w:rFonts w:eastAsiaTheme="minorHAnsi"/>
          </w:rPr>
          <w:t xml:space="preserve">Subsection 1 – </w:t>
        </w:r>
      </w:ins>
      <w:ins w:id="2189" w:author="Elizabeth Ann Storm" w:date="2021-12-13T20:32:00Z">
        <w:r>
          <w:rPr>
            <w:rFonts w:eastAsiaTheme="minorHAnsi"/>
          </w:rPr>
          <w:t>expressionist and postmodern</w:t>
        </w:r>
        <w:r w:rsidR="00533B53">
          <w:rPr>
            <w:rFonts w:eastAsiaTheme="minorHAnsi"/>
          </w:rPr>
          <w:t xml:space="preserve"> techniques</w:t>
        </w:r>
      </w:ins>
      <w:bookmarkEnd w:id="2187"/>
    </w:p>
    <w:p w14:paraId="05ABAF63" w14:textId="77777777" w:rsidR="00F52531" w:rsidRDefault="00F52531" w:rsidP="00F52531">
      <w:pPr>
        <w:pStyle w:val="EndNoteBibliography"/>
        <w:spacing w:line="480" w:lineRule="auto"/>
        <w:rPr>
          <w:ins w:id="2190" w:author="Elizabeth Ann Storm" w:date="2021-12-13T20:05:00Z"/>
          <w:noProof w:val="0"/>
        </w:rPr>
      </w:pPr>
      <w:ins w:id="2191"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192" w:author="Elizabeth" w:date="2022-04-13T16:49:00Z"/>
          <w:noProof w:val="0"/>
        </w:rPr>
      </w:pPr>
      <w:ins w:id="2193" w:author="Elizabeth Ann Storm" w:date="2021-12-13T20:05:00Z">
        <w:r w:rsidRPr="007A2142">
          <w:rPr>
            <w:noProof w:val="0"/>
          </w:rPr>
          <w:t xml:space="preserve">Part of this redefinition of the materials of my medium, of drawing and painting, and of the “artist’s studio”, has been a reconnection with my </w:t>
        </w:r>
      </w:ins>
      <w:ins w:id="2194" w:author="Elizabeth" w:date="2022-04-13T16:30:00Z">
        <w:r w:rsidR="00910345">
          <w:rPr>
            <w:noProof w:val="0"/>
          </w:rPr>
          <w:t xml:space="preserve">kinesthetic, </w:t>
        </w:r>
      </w:ins>
      <w:ins w:id="2195"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196" w:author="Elizabeth" w:date="2022-04-13T16:30:00Z">
        <w:r w:rsidR="00910345">
          <w:rPr>
            <w:noProof w:val="0"/>
          </w:rPr>
          <w:t>, rightfully so</w:t>
        </w:r>
      </w:ins>
      <w:ins w:id="2197" w:author="Elizabeth Ann Storm" w:date="2021-12-13T20:05:00Z">
        <w:r w:rsidRPr="007A2142">
          <w:rPr>
            <w:noProof w:val="0"/>
          </w:rPr>
          <w:t xml:space="preserve">. </w:t>
        </w:r>
        <w:del w:id="2198"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199" w:author="Elizabeth" w:date="2022-04-13T16:49:00Z"/>
          <w:noProof w:val="0"/>
        </w:rPr>
      </w:pPr>
    </w:p>
    <w:p w14:paraId="509BFF67" w14:textId="1526FEFF" w:rsidR="00F52531" w:rsidRPr="007A2142" w:rsidRDefault="00F52531">
      <w:pPr>
        <w:pStyle w:val="EndNoteBibliography"/>
        <w:spacing w:line="480" w:lineRule="auto"/>
        <w:rPr>
          <w:ins w:id="2200" w:author="Elizabeth Ann Storm" w:date="2021-12-13T20:05:00Z"/>
        </w:rPr>
        <w:pPrChange w:id="2201" w:author="Elizabeth" w:date="2022-04-13T16:49:00Z">
          <w:pPr/>
        </w:pPrChange>
      </w:pPr>
      <w:ins w:id="2202" w:author="Elizabeth Ann Storm" w:date="2021-12-13T20:05:00Z">
        <w:r w:rsidRPr="007A2142">
          <w:rPr>
            <w:noProof w:val="0"/>
          </w:rPr>
          <w:t xml:space="preserve">I’ve found the character of </w:t>
        </w:r>
        <w:del w:id="2203" w:author="Elizabeth" w:date="2022-04-13T16:31:00Z">
          <w:r w:rsidRPr="007A2142" w:rsidDel="00910345">
            <w:rPr>
              <w:noProof w:val="0"/>
            </w:rPr>
            <w:delText>these</w:delText>
          </w:r>
        </w:del>
      </w:ins>
      <w:ins w:id="2204" w:author="Elizabeth" w:date="2022-04-13T16:31:00Z">
        <w:r w:rsidR="00910345">
          <w:rPr>
            <w:noProof w:val="0"/>
          </w:rPr>
          <w:t xml:space="preserve">what I refer to as </w:t>
        </w:r>
      </w:ins>
      <w:ins w:id="2205" w:author="Elizabeth" w:date="2022-04-13T16:44:00Z">
        <w:r w:rsidR="00061134">
          <w:rPr>
            <w:noProof w:val="0"/>
          </w:rPr>
          <w:t>elemental</w:t>
        </w:r>
      </w:ins>
      <w:ins w:id="2206"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207" w:author="Elizabeth" w:date="2022-04-13T16:31:00Z">
        <w:r w:rsidR="00910345">
          <w:t>W</w:t>
        </w:r>
      </w:ins>
      <w:ins w:id="2208" w:author="Elizabeth Ann Storm" w:date="2021-12-13T20:05:00Z">
        <w:del w:id="2209" w:author="Elizabeth" w:date="2022-04-13T16:31:00Z">
          <w:r w:rsidRPr="007A2142" w:rsidDel="00910345">
            <w:delText>w</w:delText>
          </w:r>
        </w:del>
        <w:r w:rsidRPr="007A2142">
          <w:t>estern art history of sketches and designs</w:t>
        </w:r>
      </w:ins>
      <w:ins w:id="2210" w:author="Elizabeth" w:date="2022-04-13T16:31:00Z">
        <w:r w:rsidR="00910345">
          <w:t xml:space="preserve"> (</w:t>
        </w:r>
        <w:r w:rsidR="00910345">
          <w:rPr>
            <w:i/>
            <w:iCs/>
          </w:rPr>
          <w:t>disengo</w:t>
        </w:r>
        <w:r w:rsidR="00910345">
          <w:t>)</w:t>
        </w:r>
      </w:ins>
      <w:ins w:id="2211" w:author="Elizabeth Ann Storm" w:date="2021-12-13T20:05:00Z">
        <w:r w:rsidRPr="007A2142">
          <w:t xml:space="preserve"> in graphite or charcoal or crayon or ink on paper, vellum, or papyrus and their ephemerality, but the simultaneous permanence</w:t>
        </w:r>
      </w:ins>
      <w:ins w:id="2212" w:author="Elizabeth" w:date="2022-04-13T16:32:00Z">
        <w:r w:rsidR="00910345">
          <w:t xml:space="preserve"> and weight</w:t>
        </w:r>
      </w:ins>
      <w:ins w:id="2213" w:author="Elizabeth Ann Storm" w:date="2021-12-13T20:05:00Z">
        <w:r w:rsidRPr="007A2142">
          <w:t xml:space="preserve"> associated with marks on prepared surfaces. </w:t>
        </w:r>
      </w:ins>
    </w:p>
    <w:p w14:paraId="3E69EE29" w14:textId="77777777" w:rsidR="007C03C1" w:rsidRDefault="00F52531" w:rsidP="00801156">
      <w:pPr>
        <w:rPr>
          <w:ins w:id="2214" w:author="Elizabeth" w:date="2022-04-13T16:50:00Z"/>
        </w:rPr>
      </w:pPr>
      <w:ins w:id="2215" w:author="Elizabeth Ann Storm" w:date="2021-12-13T20:05:00Z">
        <w:del w:id="2216" w:author="Elizabeth" w:date="2022-04-13T16:33:00Z">
          <w:r w:rsidRPr="007A2142" w:rsidDel="00910345">
            <w:delText xml:space="preserve">These </w:delText>
          </w:r>
        </w:del>
      </w:ins>
      <w:ins w:id="2217" w:author="Elizabeth" w:date="2022-04-13T16:33:00Z">
        <w:r w:rsidR="00910345">
          <w:t xml:space="preserve">The simple </w:t>
        </w:r>
      </w:ins>
      <w:ins w:id="2218" w:author="Elizabeth" w:date="2022-04-13T16:34:00Z">
        <w:r w:rsidR="00910345">
          <w:t>ma</w:t>
        </w:r>
      </w:ins>
      <w:ins w:id="2219" w:author="Elizabeth Ann Storm" w:date="2021-12-13T20:05:00Z">
        <w:del w:id="2220" w:author="Elizabeth" w:date="2022-04-13T16:33:00Z">
          <w:r w:rsidRPr="007A2142" w:rsidDel="00910345">
            <w:delText>ma</w:delText>
          </w:r>
        </w:del>
        <w:r w:rsidRPr="007A2142">
          <w:t>rked surface</w:t>
        </w:r>
        <w:del w:id="2221"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222" w:author="Elizabeth" w:date="2022-04-13T16:34:00Z">
        <w:r w:rsidR="00910345">
          <w:t>. As artifacts, they re</w:t>
        </w:r>
      </w:ins>
      <w:ins w:id="2223" w:author="Elizabeth Ann Storm" w:date="2021-12-13T20:05:00Z">
        <w:del w:id="2224" w:author="Elizabeth" w:date="2022-04-13T16:34:00Z">
          <w:r w:rsidRPr="007A2142" w:rsidDel="00910345">
            <w:delText>, re</w:delText>
          </w:r>
        </w:del>
        <w:r w:rsidRPr="007A2142">
          <w:t>cord</w:t>
        </w:r>
      </w:ins>
      <w:ins w:id="2225" w:author="Elizabeth" w:date="2022-04-13T16:34:00Z">
        <w:r w:rsidR="00910345">
          <w:t>ed</w:t>
        </w:r>
      </w:ins>
      <w:ins w:id="2226" w:author="Elizabeth Ann Storm" w:date="2021-12-13T20:05:00Z">
        <w:del w:id="2227"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228" w:author="Elizabeth" w:date="2022-04-13T16:36:00Z">
        <w:r w:rsidR="00801156">
          <w:t>(</w:t>
        </w:r>
        <w:proofErr w:type="gramStart"/>
        <w:r w:rsidR="00801156">
          <w:t>illustration</w:t>
        </w:r>
        <w:proofErr w:type="gramEnd"/>
        <w:r w:rsidR="00801156">
          <w:t xml:space="preserve"> – evolution of writing</w:t>
        </w:r>
      </w:ins>
      <w:ins w:id="2229" w:author="Elizabeth" w:date="2022-04-13T16:50:00Z">
        <w:r w:rsidR="00DC4DEF">
          <w:t xml:space="preserve"> – from NOVA?</w:t>
        </w:r>
      </w:ins>
      <w:ins w:id="2230" w:author="Elizabeth" w:date="2022-04-13T16:36:00Z">
        <w:r w:rsidR="00801156">
          <w:t>)</w:t>
        </w:r>
      </w:ins>
      <w:ins w:id="2231" w:author="Elizabeth" w:date="2022-04-13T16:37:00Z">
        <w:r w:rsidR="00801156">
          <w:t xml:space="preserve"> </w:t>
        </w:r>
      </w:ins>
      <w:ins w:id="2232" w:author="Elizabeth" w:date="2022-04-13T16:35:00Z">
        <w:r w:rsidR="00801156">
          <w:t xml:space="preserve">As objects, </w:t>
        </w:r>
      </w:ins>
      <w:ins w:id="2233" w:author="Elizabeth" w:date="2022-04-13T16:37:00Z">
        <w:r w:rsidR="00801156">
          <w:t xml:space="preserve">they record an </w:t>
        </w:r>
      </w:ins>
      <w:ins w:id="2234" w:author="Elizabeth" w:date="2022-04-13T16:35:00Z">
        <w:r w:rsidR="00801156">
          <w:t>account of an event or a</w:t>
        </w:r>
      </w:ins>
      <w:ins w:id="2235" w:author="Elizabeth" w:date="2022-04-13T16:36:00Z">
        <w:r w:rsidR="00801156">
          <w:t xml:space="preserve"> record of an inventory</w:t>
        </w:r>
      </w:ins>
      <w:ins w:id="2236" w:author="Elizabeth" w:date="2022-04-13T16:35:00Z">
        <w:r w:rsidR="00801156">
          <w:t xml:space="preserve">. </w:t>
        </w:r>
      </w:ins>
      <w:ins w:id="2237"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238" w:author="Elizabeth Ann Storm" w:date="2021-12-13T20:05:00Z"/>
        </w:rPr>
      </w:pPr>
      <w:ins w:id="2239"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240" w:author="Elizabeth" w:date="2022-04-13T16:37:00Z">
        <w:r w:rsidR="00801156">
          <w:t>Imagine the dis</w:t>
        </w:r>
      </w:ins>
      <w:ins w:id="2241" w:author="Elizabeth" w:date="2022-04-13T16:38:00Z">
        <w:r w:rsidR="00801156">
          <w:t>appointment when cuneiform was finally translated and the coveted clay fragments containing that script were transcribed to reveal stock inventories.</w:t>
        </w:r>
      </w:ins>
      <w:ins w:id="2242" w:author="Elizabeth" w:date="2022-04-13T16:39:00Z">
        <w:r w:rsidR="00801156">
          <w:t xml:space="preserve"> And yet, this fact illuminates the necessity for the scri</w:t>
        </w:r>
      </w:ins>
      <w:ins w:id="2243" w:author="Elizabeth" w:date="2022-04-13T16:40:00Z">
        <w:r w:rsidR="00801156">
          <w:t xml:space="preserve">pt’s </w:t>
        </w:r>
        <w:r w:rsidR="00207988">
          <w:t xml:space="preserve">quick-natured, </w:t>
        </w:r>
      </w:ins>
      <w:ins w:id="2244" w:author="Elizabeth" w:date="2022-04-13T16:39:00Z">
        <w:r w:rsidR="00801156">
          <w:t>shortha</w:t>
        </w:r>
      </w:ins>
      <w:ins w:id="2245" w:author="Elizabeth" w:date="2022-04-13T16:40:00Z">
        <w:r w:rsidR="00801156">
          <w:t>nd,</w:t>
        </w:r>
      </w:ins>
      <w:ins w:id="2246" w:author="Elizabeth" w:date="2022-04-13T16:39:00Z">
        <w:r w:rsidR="00801156">
          <w:t xml:space="preserve"> almost</w:t>
        </w:r>
      </w:ins>
      <w:ins w:id="2247" w:author="Elizabeth" w:date="2022-04-13T16:41:00Z">
        <w:r w:rsidR="00207988">
          <w:t xml:space="preserve"> speed-writing </w:t>
        </w:r>
      </w:ins>
      <w:ins w:id="2248" w:author="Elizabeth" w:date="2022-04-13T16:40:00Z">
        <w:r w:rsidR="00207988">
          <w:t>character</w:t>
        </w:r>
      </w:ins>
      <w:ins w:id="2249" w:author="Elizabeth" w:date="2022-04-13T16:39:00Z">
        <w:r w:rsidR="00801156">
          <w:t>.</w:t>
        </w:r>
      </w:ins>
      <w:ins w:id="2250" w:author="Elizabeth" w:date="2022-04-13T16:38:00Z">
        <w:r w:rsidR="00801156">
          <w:t xml:space="preserve"> </w:t>
        </w:r>
      </w:ins>
      <w:ins w:id="2251" w:author="Elizabeth Ann Storm" w:date="2021-12-13T20:05:00Z">
        <w:r w:rsidRPr="007A2142">
          <w:t xml:space="preserve">Time will only tell what becomes of our volumes of </w:t>
        </w:r>
      </w:ins>
      <w:ins w:id="2252" w:author="Elizabeth" w:date="2022-04-13T16:41:00Z">
        <w:r w:rsidR="00207988">
          <w:t xml:space="preserve">longform </w:t>
        </w:r>
      </w:ins>
      <w:ins w:id="2253" w:author="Elizabeth Ann Storm" w:date="2021-12-13T20:05:00Z">
        <w:r w:rsidRPr="007A2142">
          <w:t>physical and digital records alike.</w:t>
        </w:r>
      </w:ins>
    </w:p>
    <w:p w14:paraId="5D8156B1" w14:textId="77777777" w:rsidR="00F52531" w:rsidRPr="007A2142" w:rsidRDefault="00F52531" w:rsidP="00F52531">
      <w:pPr>
        <w:rPr>
          <w:ins w:id="2254" w:author="Elizabeth Ann Storm" w:date="2021-12-13T20:05:00Z"/>
        </w:rPr>
      </w:pPr>
      <w:ins w:id="2255"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256" w:author="Elizabeth Ann Storm" w:date="2021-12-13T20:05:00Z"/>
        </w:rPr>
      </w:pPr>
      <w:ins w:id="2257"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258" w:author="Elizabeth" w:date="2022-04-13T16:54:00Z">
        <w:r w:rsidR="007C03C1">
          <w:t xml:space="preserve"> </w:t>
        </w:r>
      </w:ins>
      <w:ins w:id="2259" w:author="Elizabeth" w:date="2022-04-13T16:56:00Z">
        <w:r w:rsidR="000C4CF5">
          <w:t xml:space="preserve">Coming back to my body and centering on my movements grounds me in a </w:t>
        </w:r>
      </w:ins>
      <w:ins w:id="2260" w:author="Elizabeth" w:date="2022-04-13T16:57:00Z">
        <w:r w:rsidR="000C4CF5">
          <w:t>trust of my own bodily awareness</w:t>
        </w:r>
      </w:ins>
      <w:ins w:id="2261" w:author="Elizabeth" w:date="2022-04-13T17:03:00Z">
        <w:r w:rsidR="00C7032E">
          <w:t xml:space="preserve">. </w:t>
        </w:r>
      </w:ins>
      <w:ins w:id="2262" w:author="Elizabeth" w:date="2022-04-13T17:02:00Z">
        <w:r w:rsidR="00C7032E">
          <w:t xml:space="preserve">I can use </w:t>
        </w:r>
      </w:ins>
      <w:ins w:id="2263" w:author="Elizabeth" w:date="2022-04-13T17:07:00Z">
        <w:r w:rsidR="004D43C1">
          <w:t>it t</w:t>
        </w:r>
      </w:ins>
      <w:ins w:id="2264"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265" w:author="Elizabeth Ann Storm" w:date="2021-12-10T20:07:00Z"/>
        </w:rPr>
        <w:pPrChange w:id="2266" w:author="Elizabeth Ann Storm" w:date="2021-12-13T20:05:00Z">
          <w:pPr/>
        </w:pPrChange>
      </w:pPr>
      <w:ins w:id="2267"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268" w:author="Elizabeth" w:date="2022-04-13T16:43:00Z">
              <w:rPr/>
            </w:rPrChange>
          </w:rPr>
          <w:t>process</w:t>
        </w:r>
        <w:r w:rsidRPr="007A2142">
          <w:rPr>
            <w:noProof w:val="0"/>
          </w:rPr>
          <w:t xml:space="preserve"> is more likely to contain both medium and material, and I’ve begun to look at my work by including this </w:t>
        </w:r>
        <w:del w:id="2269" w:author="Elizabeth" w:date="2022-04-13T16:43:00Z">
          <w:r w:rsidRPr="007A2142" w:rsidDel="00061134">
            <w:rPr>
              <w:noProof w:val="0"/>
            </w:rPr>
            <w:delText>angle</w:delText>
          </w:r>
        </w:del>
      </w:ins>
      <w:ins w:id="2270" w:author="Elizabeth" w:date="2022-04-13T16:43:00Z">
        <w:r w:rsidR="00061134">
          <w:rPr>
            <w:noProof w:val="0"/>
          </w:rPr>
          <w:t>dimension</w:t>
        </w:r>
      </w:ins>
      <w:ins w:id="2271"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272" w:author="Elizabeth Ann Storm" w:date="2021-12-13T20:16:00Z"/>
        </w:rPr>
        <w:pPrChange w:id="2273" w:author="Elizabeth Ann Storm" w:date="2021-12-13T20:16:00Z">
          <w:pPr/>
        </w:pPrChange>
      </w:pPr>
      <w:ins w:id="2274"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275" w:author="Elizabeth Ann Storm" w:date="2021-12-10T20:07:00Z"/>
        </w:rPr>
      </w:pPr>
      <w:ins w:id="2276" w:author="Elizabeth Ann Storm" w:date="2021-12-13T20:16:00Z">
        <w:r w:rsidRPr="007A2142">
          <w:t>I look to “nature” as an orienting principle in this vast terrain. My curiosity for the way things work can be endlessly satiated on observing the workings of natural systems.</w:t>
        </w:r>
        <w:del w:id="2277" w:author="Elizabeth" w:date="2022-04-13T17:08:00Z">
          <w:r w:rsidRPr="007A2142" w:rsidDel="004D43C1">
            <w:delText xml:space="preserve"> </w:delText>
          </w:r>
        </w:del>
        <w:r w:rsidRPr="007A2142">
          <w:t xml:space="preserve"> Nature is a traditional and steadfast subject of the artist from time immemorial. </w:t>
        </w:r>
      </w:ins>
      <w:ins w:id="2278" w:author="Elizabeth Ann Storm" w:date="2021-12-13T20:35:00Z">
        <w:r w:rsidR="00BE24A8">
          <w:t>(</w:t>
        </w:r>
        <w:proofErr w:type="gramStart"/>
        <w:r w:rsidR="00BE24A8">
          <w:t>something</w:t>
        </w:r>
        <w:proofErr w:type="gramEnd"/>
        <w:r w:rsidR="00BE24A8">
          <w:t xml:space="preserve"> light on nature</w:t>
        </w:r>
      </w:ins>
      <w:ins w:id="2279" w:author="Elizabeth" w:date="2022-04-13T17:08:00Z">
        <w:r w:rsidR="004D43C1">
          <w:t xml:space="preserve"> – from Nature </w:t>
        </w:r>
        <w:proofErr w:type="spellStart"/>
        <w:r w:rsidR="004D43C1">
          <w:t>DoCA</w:t>
        </w:r>
      </w:ins>
      <w:proofErr w:type="spellEnd"/>
      <w:ins w:id="2280" w:author="Elizabeth Ann Storm" w:date="2021-12-13T20:35:00Z">
        <w:r w:rsidR="00BE24A8">
          <w:t>)</w:t>
        </w:r>
      </w:ins>
    </w:p>
    <w:p w14:paraId="08D7ECBC" w14:textId="4E567741" w:rsidR="002425EC" w:rsidRPr="00950431" w:rsidDel="00F52531" w:rsidRDefault="002425EC">
      <w:pPr>
        <w:rPr>
          <w:del w:id="2281" w:author="Elizabeth Ann Storm" w:date="2021-12-13T20:05:00Z"/>
        </w:rPr>
      </w:pPr>
      <w:bookmarkStart w:id="2282" w:name="_Toc90374513"/>
      <w:bookmarkStart w:id="2283" w:name="_Toc90376120"/>
      <w:bookmarkStart w:id="2284" w:name="_Toc90376205"/>
      <w:bookmarkStart w:id="2285" w:name="_Toc90381272"/>
      <w:bookmarkStart w:id="2286" w:name="_Toc100588244"/>
      <w:bookmarkEnd w:id="2282"/>
      <w:bookmarkEnd w:id="2283"/>
      <w:bookmarkEnd w:id="2284"/>
      <w:bookmarkEnd w:id="2285"/>
      <w:bookmarkEnd w:id="2286"/>
    </w:p>
    <w:p w14:paraId="239B56AC" w14:textId="48E26746" w:rsidR="00950431" w:rsidRPr="00F52531" w:rsidDel="00F22E9A" w:rsidRDefault="00950431">
      <w:pPr>
        <w:pStyle w:val="NoSpacing"/>
        <w:spacing w:line="480" w:lineRule="auto"/>
        <w:rPr>
          <w:del w:id="2287" w:author="Elizabeth Ann Storm" w:date="2021-12-13T20:15:00Z"/>
          <w:rFonts w:eastAsiaTheme="minorHAnsi"/>
        </w:rPr>
        <w:pPrChange w:id="2288" w:author="Elizabeth Ann Storm" w:date="2021-12-13T20:06:00Z">
          <w:pPr>
            <w:pStyle w:val="Heading2"/>
          </w:pPr>
        </w:pPrChange>
      </w:pPr>
      <w:del w:id="2289" w:author="Elizabeth Ann Storm" w:date="2021-12-13T20:15:00Z">
        <w:r w:rsidRPr="00F52531" w:rsidDel="00F22E9A">
          <w:rPr>
            <w:rFonts w:eastAsiaTheme="minorHAnsi"/>
          </w:rPr>
          <w:delText>Media/medium, material/materiality</w:delText>
        </w:r>
        <w:bookmarkStart w:id="2290" w:name="_Toc90374514"/>
        <w:bookmarkStart w:id="2291" w:name="_Toc90376121"/>
        <w:bookmarkStart w:id="2292" w:name="_Toc90376206"/>
        <w:bookmarkStart w:id="2293" w:name="_Toc90381273"/>
        <w:bookmarkStart w:id="2294" w:name="_Toc100588245"/>
        <w:bookmarkEnd w:id="2290"/>
        <w:bookmarkEnd w:id="2291"/>
        <w:bookmarkEnd w:id="2292"/>
        <w:bookmarkEnd w:id="2293"/>
        <w:bookmarkEnd w:id="2294"/>
      </w:del>
    </w:p>
    <w:p w14:paraId="3A90D40F" w14:textId="390F771E" w:rsidR="00950431" w:rsidRPr="007A2142" w:rsidDel="00B94C54" w:rsidRDefault="00950431" w:rsidP="00950431">
      <w:pPr>
        <w:rPr>
          <w:del w:id="2295" w:author="Elizabeth Ann Storm" w:date="2021-12-01T14:25:00Z"/>
        </w:rPr>
      </w:pPr>
      <w:del w:id="2296"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2299"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300" w:author="Elizabeth Ann Storm" w:date="2021-12-01T14:06:00Z">
        <w:r w:rsidRPr="007A2142" w:rsidDel="00875517">
          <w:delText xml:space="preserve">’s </w:delText>
        </w:r>
      </w:del>
      <w:del w:id="2301" w:author="Elizabeth Ann Storm" w:date="2021-12-13T19:12:00Z">
        <w:r w:rsidRPr="007A2142" w:rsidDel="007548D5">
          <w:delText xml:space="preserve">work laid much of the groundwork for today’s media studies. </w:delText>
        </w:r>
      </w:del>
      <w:del w:id="2302" w:author="Elizabeth Ann Storm" w:date="2021-12-01T14:07:00Z">
        <w:r w:rsidRPr="007A2142" w:rsidDel="00D924EC">
          <w:delText xml:space="preserve">His </w:delText>
        </w:r>
      </w:del>
      <w:del w:id="2303"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304" w:author="Elizabeth Ann Storm" w:date="2021-12-01T14:31:00Z">
        <w:r w:rsidRPr="007A2142" w:rsidDel="006A413B">
          <w:delText xml:space="preserve">. </w:delText>
        </w:r>
      </w:del>
      <w:del w:id="2305"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306"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307" w:author="Elizabeth Ann Storm" w:date="2021-12-01T14:25:00Z">
        <w:r w:rsidRPr="007A2142" w:rsidDel="00B94C54">
          <w:delText xml:space="preserve"> </w:delText>
        </w:r>
        <w:bookmarkStart w:id="2308" w:name="_Toc90318088"/>
        <w:bookmarkStart w:id="2309" w:name="_Toc90374515"/>
        <w:bookmarkStart w:id="2310" w:name="_Toc90376122"/>
        <w:bookmarkStart w:id="2311" w:name="_Toc90376207"/>
        <w:bookmarkStart w:id="2312" w:name="_Toc90381274"/>
        <w:bookmarkStart w:id="2313" w:name="_Toc100588246"/>
        <w:bookmarkEnd w:id="2308"/>
        <w:bookmarkEnd w:id="2309"/>
        <w:bookmarkEnd w:id="2310"/>
        <w:bookmarkEnd w:id="2311"/>
        <w:bookmarkEnd w:id="2312"/>
        <w:bookmarkEnd w:id="2313"/>
      </w:del>
    </w:p>
    <w:p w14:paraId="6124296D" w14:textId="0C5CD34C" w:rsidR="00950431" w:rsidDel="00E10EFF" w:rsidRDefault="00950431">
      <w:pPr>
        <w:rPr>
          <w:del w:id="2314" w:author="Elizabeth Ann Storm" w:date="2021-11-30T19:16:00Z"/>
        </w:rPr>
      </w:pPr>
      <w:del w:id="2315"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316" w:author="Elizabeth Ann Storm" w:date="2021-11-30T19:15:00Z">
        <w:r w:rsidRPr="007A2142" w:rsidDel="00E10EFF">
          <w:delText xml:space="preserve">was </w:delText>
        </w:r>
      </w:del>
      <w:del w:id="2317" w:author="Elizabeth Ann Storm" w:date="2021-12-13T19:12:00Z">
        <w:r w:rsidRPr="007A2142" w:rsidDel="007548D5">
          <w:delText>had in mind when I thought of my work as the record of a process rather than a fixed, stable image-message</w:delText>
        </w:r>
      </w:del>
      <w:del w:id="2318" w:author="Elizabeth Ann Storm" w:date="2021-12-01T14:10:00Z">
        <w:r w:rsidRPr="007A2142" w:rsidDel="00444A5D">
          <w:delText>.</w:delText>
        </w:r>
        <w:r w:rsidRPr="007A2142" w:rsidDel="00315AD1">
          <w:delText xml:space="preserve"> When do media studies and the fine art overlap?</w:delText>
        </w:r>
      </w:del>
      <w:del w:id="2319" w:author="Elizabeth Ann Storm" w:date="2021-12-13T19:12:00Z">
        <w:r w:rsidRPr="007A2142" w:rsidDel="007548D5">
          <w:delText xml:space="preserve"> (DoCA Materiality quotes)</w:delText>
        </w:r>
        <w:r w:rsidR="00111E9D" w:rsidDel="007548D5">
          <w:delText xml:space="preserve"> </w:delText>
        </w:r>
      </w:del>
      <w:bookmarkStart w:id="2320" w:name="_Toc90318089"/>
      <w:bookmarkStart w:id="2321" w:name="_Toc90374516"/>
      <w:bookmarkStart w:id="2322" w:name="_Toc90376123"/>
      <w:bookmarkStart w:id="2323" w:name="_Toc90376208"/>
      <w:bookmarkStart w:id="2324" w:name="_Toc90381275"/>
      <w:bookmarkStart w:id="2325" w:name="_Toc100588247"/>
      <w:bookmarkEnd w:id="2320"/>
      <w:bookmarkEnd w:id="2321"/>
      <w:bookmarkEnd w:id="2322"/>
      <w:bookmarkEnd w:id="2323"/>
      <w:bookmarkEnd w:id="2324"/>
      <w:bookmarkEnd w:id="2325"/>
    </w:p>
    <w:p w14:paraId="43561C9B" w14:textId="77777777" w:rsidR="00950431" w:rsidRPr="007A2142" w:rsidDel="00E10EFF" w:rsidRDefault="00950431">
      <w:pPr>
        <w:rPr>
          <w:del w:id="2326" w:author="Elizabeth Ann Storm" w:date="2021-11-30T19:16:00Z"/>
        </w:rPr>
      </w:pPr>
      <w:bookmarkStart w:id="2327" w:name="_Toc90318090"/>
      <w:bookmarkStart w:id="2328" w:name="_Toc90374517"/>
      <w:bookmarkStart w:id="2329" w:name="_Toc90376124"/>
      <w:bookmarkStart w:id="2330" w:name="_Toc90376209"/>
      <w:bookmarkStart w:id="2331" w:name="_Toc90381276"/>
      <w:bookmarkStart w:id="2332" w:name="_Toc100588248"/>
      <w:bookmarkEnd w:id="2327"/>
      <w:bookmarkEnd w:id="2328"/>
      <w:bookmarkEnd w:id="2329"/>
      <w:bookmarkEnd w:id="2330"/>
      <w:bookmarkEnd w:id="2331"/>
      <w:bookmarkEnd w:id="2332"/>
    </w:p>
    <w:p w14:paraId="59943043" w14:textId="11290678" w:rsidR="00950431" w:rsidRPr="007A2142" w:rsidDel="00E10EFF" w:rsidRDefault="00950431">
      <w:pPr>
        <w:ind w:firstLine="0"/>
        <w:rPr>
          <w:del w:id="2333" w:author="Elizabeth Ann Storm" w:date="2021-11-30T19:16:00Z"/>
        </w:rPr>
        <w:pPrChange w:id="2334" w:author="Elizabeth Ann Storm" w:date="2021-12-10T20:08:00Z">
          <w:pPr/>
        </w:pPrChange>
      </w:pPr>
      <w:del w:id="2335"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336" w:name="_Toc90318091"/>
        <w:bookmarkStart w:id="2337" w:name="_Toc90374518"/>
        <w:bookmarkStart w:id="2338" w:name="_Toc90376125"/>
        <w:bookmarkStart w:id="2339" w:name="_Toc90376210"/>
        <w:bookmarkStart w:id="2340" w:name="_Toc90381277"/>
        <w:bookmarkStart w:id="2341" w:name="_Toc100588249"/>
        <w:bookmarkEnd w:id="2336"/>
        <w:bookmarkEnd w:id="2337"/>
        <w:bookmarkEnd w:id="2338"/>
        <w:bookmarkEnd w:id="2339"/>
        <w:bookmarkEnd w:id="2340"/>
        <w:bookmarkEnd w:id="2341"/>
      </w:del>
    </w:p>
    <w:p w14:paraId="250C5EE5" w14:textId="77777777" w:rsidR="00950431" w:rsidRPr="007A2142" w:rsidDel="00BA614A" w:rsidRDefault="00950431">
      <w:pPr>
        <w:rPr>
          <w:del w:id="2342" w:author="Elizabeth Ann Storm" w:date="2021-12-01T14:34:00Z"/>
        </w:rPr>
      </w:pPr>
      <w:bookmarkStart w:id="2343" w:name="_Toc90318092"/>
      <w:bookmarkStart w:id="2344" w:name="_Toc90374519"/>
      <w:bookmarkStart w:id="2345" w:name="_Toc90376126"/>
      <w:bookmarkStart w:id="2346" w:name="_Toc90376211"/>
      <w:bookmarkStart w:id="2347" w:name="_Toc90381278"/>
      <w:bookmarkStart w:id="2348" w:name="_Toc100588250"/>
      <w:bookmarkEnd w:id="2343"/>
      <w:bookmarkEnd w:id="2344"/>
      <w:bookmarkEnd w:id="2345"/>
      <w:bookmarkEnd w:id="2346"/>
      <w:bookmarkEnd w:id="2347"/>
      <w:bookmarkEnd w:id="2348"/>
    </w:p>
    <w:p w14:paraId="0225DC00" w14:textId="313E7491" w:rsidR="00604004" w:rsidRPr="007A2142" w:rsidDel="00E10EFF" w:rsidRDefault="00950431">
      <w:pPr>
        <w:ind w:firstLine="0"/>
        <w:rPr>
          <w:del w:id="2349" w:author="Elizabeth Ann Storm" w:date="2021-11-30T19:16:00Z"/>
        </w:rPr>
        <w:pPrChange w:id="2350" w:author="Elizabeth Ann Storm" w:date="2021-12-10T20:08:00Z">
          <w:pPr/>
        </w:pPrChange>
      </w:pPr>
      <w:del w:id="2351"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352"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353" w:name="_Toc90318093"/>
      <w:bookmarkStart w:id="2354" w:name="_Toc90374520"/>
      <w:bookmarkStart w:id="2355" w:name="_Toc90376127"/>
      <w:bookmarkStart w:id="2356" w:name="_Toc90376212"/>
      <w:bookmarkStart w:id="2357" w:name="_Toc90381279"/>
      <w:bookmarkStart w:id="2358" w:name="_Toc100588251"/>
      <w:bookmarkEnd w:id="2353"/>
      <w:bookmarkEnd w:id="2354"/>
      <w:bookmarkEnd w:id="2355"/>
      <w:bookmarkEnd w:id="2356"/>
      <w:bookmarkEnd w:id="2357"/>
      <w:bookmarkEnd w:id="2358"/>
    </w:p>
    <w:p w14:paraId="75D4869E" w14:textId="77777777" w:rsidR="00D36F96" w:rsidRPr="00EC103B" w:rsidDel="00531F35" w:rsidRDefault="00D36F96">
      <w:pPr>
        <w:ind w:firstLine="0"/>
        <w:rPr>
          <w:del w:id="2359" w:author="Elizabeth Ann Storm" w:date="2021-12-10T20:06:00Z"/>
          <w:szCs w:val="24"/>
        </w:rPr>
        <w:pPrChange w:id="2360" w:author="Elizabeth Ann Storm" w:date="2021-12-10T20:08:00Z">
          <w:pPr/>
        </w:pPrChange>
      </w:pPr>
      <w:bookmarkStart w:id="2361" w:name="_Toc90318094"/>
      <w:bookmarkStart w:id="2362" w:name="_Toc90374521"/>
      <w:bookmarkStart w:id="2363" w:name="_Toc90376128"/>
      <w:bookmarkStart w:id="2364" w:name="_Toc90376213"/>
      <w:bookmarkStart w:id="2365" w:name="_Toc90381280"/>
      <w:bookmarkStart w:id="2366" w:name="_Toc100588252"/>
      <w:bookmarkEnd w:id="2361"/>
      <w:bookmarkEnd w:id="2362"/>
      <w:bookmarkEnd w:id="2363"/>
      <w:bookmarkEnd w:id="2364"/>
      <w:bookmarkEnd w:id="2365"/>
      <w:bookmarkEnd w:id="2366"/>
    </w:p>
    <w:p w14:paraId="0E293231" w14:textId="6022B910" w:rsidR="001C5A65" w:rsidDel="005338DC" w:rsidRDefault="001C5A65">
      <w:pPr>
        <w:ind w:firstLine="0"/>
        <w:rPr>
          <w:del w:id="2367" w:author="Elizabeth Ann Storm" w:date="2021-12-13T19:48:00Z"/>
          <w:rFonts w:eastAsia="Times New Roman"/>
          <w:b/>
          <w:bCs/>
          <w:i/>
          <w:iCs/>
        </w:rPr>
        <w:pPrChange w:id="2368" w:author="Elizabeth Ann Storm" w:date="2021-12-10T20:08:00Z">
          <w:pPr>
            <w:spacing w:line="240" w:lineRule="auto"/>
            <w:ind w:firstLine="0"/>
          </w:pPr>
        </w:pPrChange>
      </w:pPr>
      <w:del w:id="2369"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370" w:author="Elizabeth Ann Storm" w:date="2021-12-10T20:06:00Z"/>
        </w:rPr>
      </w:pPr>
      <w:del w:id="2371" w:author="Elizabeth Ann Storm" w:date="2021-12-10T20:06:00Z">
        <w:r w:rsidDel="00DB5375">
          <w:delText>Kinesthetics</w:delText>
        </w:r>
        <w:r w:rsidR="001C5A65" w:rsidDel="00DB5375">
          <w:delText xml:space="preserve"> and embodiment</w:delText>
        </w:r>
        <w:bookmarkStart w:id="2372" w:name="_Toc90059385"/>
        <w:bookmarkStart w:id="2373" w:name="_Toc90309880"/>
        <w:bookmarkStart w:id="2374" w:name="_Toc90318095"/>
        <w:bookmarkStart w:id="2375" w:name="_Toc90374522"/>
        <w:bookmarkStart w:id="2376" w:name="_Toc90376129"/>
        <w:bookmarkStart w:id="2377" w:name="_Toc90376214"/>
        <w:bookmarkStart w:id="2378" w:name="_Toc90381281"/>
        <w:bookmarkStart w:id="2379" w:name="_Toc100588253"/>
        <w:bookmarkEnd w:id="2372"/>
        <w:bookmarkEnd w:id="2373"/>
        <w:bookmarkEnd w:id="2374"/>
        <w:bookmarkEnd w:id="2375"/>
        <w:bookmarkEnd w:id="2376"/>
        <w:bookmarkEnd w:id="2377"/>
        <w:bookmarkEnd w:id="2378"/>
        <w:bookmarkEnd w:id="2379"/>
      </w:del>
    </w:p>
    <w:p w14:paraId="77FF82BB" w14:textId="297823E0" w:rsidR="007F426B" w:rsidDel="006101A6" w:rsidRDefault="007F426B" w:rsidP="007F426B">
      <w:pPr>
        <w:pStyle w:val="Heading2"/>
        <w:rPr>
          <w:del w:id="2380" w:author="Elizabeth Ann Storm" w:date="2021-12-10T20:07:00Z"/>
        </w:rPr>
      </w:pPr>
      <w:del w:id="2381" w:author="Elizabeth Ann Storm" w:date="2021-12-01T14:59:00Z">
        <w:r w:rsidDel="00C21F01">
          <w:delText>Hands-on learning</w:delText>
        </w:r>
      </w:del>
      <w:bookmarkStart w:id="2382" w:name="_Toc90059386"/>
      <w:bookmarkStart w:id="2383" w:name="_Toc90309881"/>
      <w:bookmarkStart w:id="2384" w:name="_Toc90318096"/>
      <w:bookmarkStart w:id="2385" w:name="_Toc90374523"/>
      <w:bookmarkStart w:id="2386" w:name="_Toc90376130"/>
      <w:bookmarkStart w:id="2387" w:name="_Toc90376215"/>
      <w:bookmarkStart w:id="2388" w:name="_Toc90381282"/>
      <w:bookmarkStart w:id="2389" w:name="_Toc100588254"/>
      <w:bookmarkEnd w:id="2382"/>
      <w:bookmarkEnd w:id="2383"/>
      <w:bookmarkEnd w:id="2384"/>
      <w:bookmarkEnd w:id="2385"/>
      <w:bookmarkEnd w:id="2386"/>
      <w:bookmarkEnd w:id="2387"/>
      <w:bookmarkEnd w:id="2388"/>
      <w:bookmarkEnd w:id="2389"/>
    </w:p>
    <w:p w14:paraId="643D0177" w14:textId="44C36089" w:rsidR="007F426B" w:rsidRPr="007A2142" w:rsidDel="006101A6" w:rsidRDefault="007F426B">
      <w:pPr>
        <w:rPr>
          <w:del w:id="2390" w:author="Elizabeth Ann Storm" w:date="2021-12-10T20:07:00Z"/>
          <w:moveFrom w:id="2391" w:author="Elizabeth Ann Storm" w:date="2021-12-01T14:19:00Z"/>
        </w:rPr>
      </w:pPr>
      <w:moveFromRangeStart w:id="2392" w:author="Elizabeth Ann Storm" w:date="2021-12-01T14:19:00Z" w:name="move89260801"/>
      <w:moveFrom w:id="2393" w:author="Elizabeth Ann Storm" w:date="2021-12-01T14:19:00Z">
        <w:del w:id="2394"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395" w:name="_Toc90059387"/>
          <w:bookmarkStart w:id="2396" w:name="_Toc90309882"/>
          <w:bookmarkStart w:id="2397" w:name="_Toc90318097"/>
          <w:bookmarkStart w:id="2398" w:name="_Toc90374524"/>
          <w:bookmarkStart w:id="2399" w:name="_Toc90376131"/>
          <w:bookmarkStart w:id="2400" w:name="_Toc90376216"/>
          <w:bookmarkStart w:id="2401" w:name="_Toc90381283"/>
          <w:bookmarkStart w:id="2402" w:name="_Toc100588255"/>
          <w:bookmarkEnd w:id="2395"/>
          <w:bookmarkEnd w:id="2396"/>
          <w:bookmarkEnd w:id="2397"/>
          <w:bookmarkEnd w:id="2398"/>
          <w:bookmarkEnd w:id="2399"/>
          <w:bookmarkEnd w:id="2400"/>
          <w:bookmarkEnd w:id="2401"/>
          <w:bookmarkEnd w:id="2402"/>
        </w:del>
      </w:moveFrom>
    </w:p>
    <w:p w14:paraId="136E2EC4" w14:textId="6CD727F7" w:rsidR="007F426B" w:rsidRPr="007A2142" w:rsidDel="00805921" w:rsidRDefault="007F426B">
      <w:pPr>
        <w:rPr>
          <w:del w:id="2403" w:author="Elizabeth Ann Storm" w:date="2021-12-01T14:20:00Z"/>
        </w:rPr>
      </w:pPr>
      <w:moveFrom w:id="2404" w:author="Elizabeth Ann Storm" w:date="2021-12-01T14:19:00Z">
        <w:del w:id="2405" w:author="Elizabeth Ann Storm" w:date="2021-12-01T14:20:00Z">
          <w:r w:rsidRPr="007A2142" w:rsidDel="00805921">
            <w:delText xml:space="preserve">One of my preferred methods of learning hand crafts is to simply observe a skilled craftsperson working. </w:delText>
          </w:r>
        </w:del>
      </w:moveFrom>
      <w:moveFromRangeEnd w:id="2392"/>
      <w:del w:id="2406"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407" w:name="_Toc90059388"/>
        <w:bookmarkStart w:id="2408" w:name="_Toc90309883"/>
        <w:bookmarkStart w:id="2409" w:name="_Toc90318098"/>
        <w:bookmarkStart w:id="2410" w:name="_Toc90374525"/>
        <w:bookmarkStart w:id="2411" w:name="_Toc90376132"/>
        <w:bookmarkStart w:id="2412" w:name="_Toc90376217"/>
        <w:bookmarkStart w:id="2413" w:name="_Toc90381284"/>
        <w:bookmarkStart w:id="2414" w:name="_Toc100588256"/>
        <w:bookmarkEnd w:id="2407"/>
        <w:bookmarkEnd w:id="2408"/>
        <w:bookmarkEnd w:id="2409"/>
        <w:bookmarkEnd w:id="2410"/>
        <w:bookmarkEnd w:id="2411"/>
        <w:bookmarkEnd w:id="2412"/>
        <w:bookmarkEnd w:id="2413"/>
        <w:bookmarkEnd w:id="2414"/>
      </w:del>
    </w:p>
    <w:p w14:paraId="0504C456" w14:textId="3AF0A943" w:rsidR="007F426B" w:rsidRPr="007A2142" w:rsidDel="00805921" w:rsidRDefault="00C84A35">
      <w:pPr>
        <w:rPr>
          <w:del w:id="2415" w:author="Elizabeth Ann Storm" w:date="2021-12-01T14:20:00Z"/>
        </w:rPr>
      </w:pPr>
      <w:del w:id="2416"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417" w:name="_Toc90059389"/>
        <w:bookmarkStart w:id="2418" w:name="_Toc90309884"/>
        <w:bookmarkStart w:id="2419" w:name="_Toc90318099"/>
        <w:bookmarkStart w:id="2420" w:name="_Toc90374526"/>
        <w:bookmarkStart w:id="2421" w:name="_Toc90376133"/>
        <w:bookmarkStart w:id="2422" w:name="_Toc90376218"/>
        <w:bookmarkStart w:id="2423" w:name="_Toc90381285"/>
        <w:bookmarkStart w:id="2424" w:name="_Toc100588257"/>
        <w:bookmarkEnd w:id="2417"/>
        <w:bookmarkEnd w:id="2418"/>
        <w:bookmarkEnd w:id="2419"/>
        <w:bookmarkEnd w:id="2420"/>
        <w:bookmarkEnd w:id="2421"/>
        <w:bookmarkEnd w:id="2422"/>
        <w:bookmarkEnd w:id="2423"/>
        <w:bookmarkEnd w:id="2424"/>
      </w:del>
    </w:p>
    <w:p w14:paraId="41C3A9EF" w14:textId="2B836394" w:rsidR="006C3D85" w:rsidRPr="007A2142" w:rsidDel="00FB1217" w:rsidRDefault="00C84A35">
      <w:pPr>
        <w:rPr>
          <w:del w:id="2425" w:author="Elizabeth Ann Storm" w:date="2021-12-01T14:20:00Z"/>
          <w:moveTo w:id="2426" w:author="Elizabeth Ann Storm" w:date="2021-12-01T14:19:00Z"/>
        </w:rPr>
      </w:pPr>
      <w:del w:id="2427" w:author="Elizabeth Ann Storm" w:date="2021-12-01T14:20:00Z">
        <w:r w:rsidRPr="007A2142" w:rsidDel="00805921">
          <w:delText xml:space="preserve">My practice has </w:delText>
        </w:r>
      </w:del>
      <w:del w:id="2428" w:author="Elizabeth Ann Storm" w:date="2021-11-30T19:20:00Z">
        <w:r w:rsidRPr="007A2142" w:rsidDel="00E51F1B">
          <w:delText xml:space="preserve">undoubtedly </w:delText>
        </w:r>
      </w:del>
      <w:del w:id="2429"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430" w:author="Elizabeth Ann Storm" w:date="2021-11-30T19:21:00Z">
        <w:r w:rsidR="007F426B" w:rsidRPr="007A2142" w:rsidDel="00E51F1B">
          <w:delText>, and when I ask, can materials embody their own content?</w:delText>
        </w:r>
      </w:del>
      <w:del w:id="2431" w:author="Elizabeth Ann Storm" w:date="2021-12-01T14:20:00Z">
        <w:r w:rsidR="007F426B" w:rsidRPr="007A2142" w:rsidDel="00805921">
          <w:delText xml:space="preserve"> </w:delText>
        </w:r>
      </w:del>
      <w:moveToRangeStart w:id="2432" w:author="Elizabeth Ann Storm" w:date="2021-12-01T14:19:00Z" w:name="move89260801"/>
      <w:moveTo w:id="2433" w:author="Elizabeth Ann Storm" w:date="2021-12-01T14:19:00Z">
        <w:del w:id="2434"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435"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436" w:author="Elizabeth Ann Storm" w:date="2021-12-01T14:20:00Z">
          <w:r w:rsidR="006C3D85" w:rsidDel="00FB1217">
            <w:delText xml:space="preserve"> (fix this)</w:delText>
          </w:r>
          <w:bookmarkStart w:id="2437" w:name="_Toc90059390"/>
          <w:bookmarkStart w:id="2438" w:name="_Toc90309885"/>
          <w:bookmarkStart w:id="2439" w:name="_Toc90318100"/>
          <w:bookmarkStart w:id="2440" w:name="_Toc90374527"/>
          <w:bookmarkStart w:id="2441" w:name="_Toc90376134"/>
          <w:bookmarkStart w:id="2442" w:name="_Toc90376219"/>
          <w:bookmarkStart w:id="2443" w:name="_Toc90381286"/>
          <w:bookmarkStart w:id="2444" w:name="_Toc100588258"/>
          <w:bookmarkEnd w:id="2437"/>
          <w:bookmarkEnd w:id="2438"/>
          <w:bookmarkEnd w:id="2439"/>
          <w:bookmarkEnd w:id="2440"/>
          <w:bookmarkEnd w:id="2441"/>
          <w:bookmarkEnd w:id="2442"/>
          <w:bookmarkEnd w:id="2443"/>
          <w:bookmarkEnd w:id="2444"/>
        </w:del>
      </w:moveTo>
    </w:p>
    <w:p w14:paraId="264C1F49" w14:textId="1E6DCCA0" w:rsidR="005A6A34" w:rsidDel="006101A6" w:rsidRDefault="006C3D85">
      <w:pPr>
        <w:ind w:firstLine="0"/>
        <w:rPr>
          <w:del w:id="2445" w:author="Elizabeth Ann Storm" w:date="2021-12-10T20:07:00Z"/>
        </w:rPr>
        <w:pPrChange w:id="2446" w:author="Elizabeth Ann Storm" w:date="2021-12-01T14:52:00Z">
          <w:pPr/>
        </w:pPrChange>
      </w:pPr>
      <w:moveTo w:id="2447" w:author="Elizabeth Ann Storm" w:date="2021-12-01T14:19:00Z">
        <w:del w:id="2448" w:author="Elizabeth Ann Storm" w:date="2021-12-01T14:39:00Z">
          <w:r w:rsidRPr="007A2142" w:rsidDel="00D4088A">
            <w:delText>One of my preferred methods of learning hand crafts is to simply observe a skilled craftsperson working.</w:delText>
          </w:r>
        </w:del>
      </w:moveTo>
      <w:bookmarkStart w:id="2449" w:name="_Toc90059391"/>
      <w:bookmarkStart w:id="2450" w:name="_Toc90309886"/>
      <w:bookmarkStart w:id="2451" w:name="_Toc90318101"/>
      <w:bookmarkStart w:id="2452" w:name="_Toc90374528"/>
      <w:bookmarkStart w:id="2453" w:name="_Toc90376135"/>
      <w:bookmarkStart w:id="2454" w:name="_Toc90376220"/>
      <w:bookmarkStart w:id="2455" w:name="_Toc90381287"/>
      <w:bookmarkStart w:id="2456" w:name="_Toc100588259"/>
      <w:bookmarkEnd w:id="2449"/>
      <w:bookmarkEnd w:id="2450"/>
      <w:bookmarkEnd w:id="2451"/>
      <w:bookmarkEnd w:id="2452"/>
      <w:bookmarkEnd w:id="2453"/>
      <w:bookmarkEnd w:id="2454"/>
      <w:bookmarkEnd w:id="2455"/>
      <w:bookmarkEnd w:id="2456"/>
      <w:moveToRangeEnd w:id="2432"/>
    </w:p>
    <w:p w14:paraId="681F3820" w14:textId="7E441739" w:rsidR="00D4088A" w:rsidRPr="00D4088A" w:rsidDel="007C25EC" w:rsidRDefault="00FC7F4C">
      <w:pPr>
        <w:rPr>
          <w:del w:id="2457" w:author="Elizabeth Ann Storm" w:date="2021-12-01T14:43:00Z"/>
          <w:rPrChange w:id="2458" w:author="Elizabeth Ann Storm" w:date="2021-12-01T14:38:00Z">
            <w:rPr>
              <w:del w:id="2459" w:author="Elizabeth Ann Storm" w:date="2021-12-01T14:43:00Z"/>
              <w:rFonts w:eastAsiaTheme="minorHAnsi"/>
            </w:rPr>
          </w:rPrChange>
        </w:rPr>
        <w:pPrChange w:id="2460" w:author="Elizabeth Ann Storm" w:date="2021-12-01T14:38:00Z">
          <w:pPr>
            <w:pStyle w:val="Heading2"/>
          </w:pPr>
        </w:pPrChange>
      </w:pPr>
      <w:del w:id="2461" w:author="Elizabeth Ann Storm" w:date="2021-12-01T14:38:00Z">
        <w:r w:rsidDel="00D4088A">
          <w:rPr>
            <w:rFonts w:eastAsiaTheme="minorHAnsi"/>
          </w:rPr>
          <w:delText>“Sensory segmentation”</w:delText>
        </w:r>
      </w:del>
      <w:bookmarkStart w:id="2462" w:name="_Toc90059392"/>
      <w:bookmarkStart w:id="2463" w:name="_Toc90309887"/>
      <w:bookmarkStart w:id="2464" w:name="_Toc90318102"/>
      <w:bookmarkStart w:id="2465" w:name="_Toc90374529"/>
      <w:bookmarkStart w:id="2466" w:name="_Toc90376136"/>
      <w:bookmarkStart w:id="2467" w:name="_Toc90376221"/>
      <w:bookmarkStart w:id="2468" w:name="_Toc90381288"/>
      <w:bookmarkStart w:id="2469" w:name="_Toc100588260"/>
      <w:bookmarkEnd w:id="2462"/>
      <w:bookmarkEnd w:id="2463"/>
      <w:bookmarkEnd w:id="2464"/>
      <w:bookmarkEnd w:id="2465"/>
      <w:bookmarkEnd w:id="2466"/>
      <w:bookmarkEnd w:id="2467"/>
      <w:bookmarkEnd w:id="2468"/>
      <w:bookmarkEnd w:id="2469"/>
    </w:p>
    <w:p w14:paraId="23A97A45" w14:textId="7CF07C3B" w:rsidR="00FC7F4C" w:rsidRPr="007A2142" w:rsidDel="006101A6" w:rsidRDefault="00094B56" w:rsidP="00FC7F4C">
      <w:pPr>
        <w:rPr>
          <w:del w:id="2470" w:author="Elizabeth Ann Storm" w:date="2021-12-10T20:07:00Z"/>
        </w:rPr>
      </w:pPr>
      <w:del w:id="2471"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472" w:author="Elizabeth Ann Storm" w:date="2021-11-30T19:22:00Z">
        <w:r w:rsidR="00FC7F4C" w:rsidRPr="007A2142" w:rsidDel="00E51F1B">
          <w:delText xml:space="preserve"> and proliferation</w:delText>
        </w:r>
      </w:del>
      <w:del w:id="2473"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476" w:name="_Toc90059393"/>
        <w:bookmarkStart w:id="2477" w:name="_Toc90309888"/>
        <w:bookmarkStart w:id="2478" w:name="_Toc90318103"/>
        <w:bookmarkStart w:id="2479" w:name="_Toc90374530"/>
        <w:bookmarkStart w:id="2480" w:name="_Toc90376137"/>
        <w:bookmarkStart w:id="2481" w:name="_Toc90376222"/>
        <w:bookmarkStart w:id="2482" w:name="_Toc90381289"/>
        <w:bookmarkStart w:id="2483" w:name="_Toc100588261"/>
        <w:bookmarkEnd w:id="2476"/>
        <w:bookmarkEnd w:id="2477"/>
        <w:bookmarkEnd w:id="2478"/>
        <w:bookmarkEnd w:id="2479"/>
        <w:bookmarkEnd w:id="2480"/>
        <w:bookmarkEnd w:id="2481"/>
        <w:bookmarkEnd w:id="2482"/>
        <w:bookmarkEnd w:id="2483"/>
      </w:del>
    </w:p>
    <w:p w14:paraId="37C46B3B" w14:textId="7E2F1122" w:rsidR="00FC7F4C" w:rsidRPr="007A2142" w:rsidDel="008F0BCA" w:rsidRDefault="00FC7F4C" w:rsidP="00FC7F4C">
      <w:pPr>
        <w:rPr>
          <w:del w:id="2484" w:author="Elizabeth Ann Storm" w:date="2021-12-01T14:24:00Z"/>
        </w:rPr>
      </w:pPr>
      <w:del w:id="2485"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490" w:author="Elizabeth Ann Storm" w:date="2021-11-30T19:23:00Z">
        <w:r w:rsidRPr="007A2142" w:rsidDel="00C8004F">
          <w:delText>identificifation</w:delText>
        </w:r>
      </w:del>
      <w:del w:id="2491"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492" w:author="Elizabeth Ann Storm" w:date="2021-12-01T14:12:00Z">
        <w:r w:rsidRPr="007A2142" w:rsidDel="00862D83">
          <w:delText xml:space="preserve"> </w:delText>
        </w:r>
      </w:del>
      <w:del w:id="2493" w:author="Elizabeth Ann Storm" w:date="2021-12-01T14:24:00Z">
        <w:r w:rsidRPr="007A2142" w:rsidDel="008F0BCA">
          <w:delText>imagine what comes next.</w:delText>
        </w:r>
        <w:r w:rsidR="00635A38" w:rsidDel="008F0BCA">
          <w:rPr>
            <w:rStyle w:val="FootnoteReference"/>
          </w:rPr>
          <w:footnoteReference w:id="42"/>
        </w:r>
        <w:bookmarkStart w:id="2496" w:name="_Toc90059394"/>
        <w:bookmarkStart w:id="2497" w:name="_Toc90309889"/>
        <w:bookmarkStart w:id="2498" w:name="_Toc90318104"/>
        <w:bookmarkStart w:id="2499" w:name="_Toc90374531"/>
        <w:bookmarkStart w:id="2500" w:name="_Toc90376138"/>
        <w:bookmarkStart w:id="2501" w:name="_Toc90376223"/>
        <w:bookmarkStart w:id="2502" w:name="_Toc90381290"/>
        <w:bookmarkStart w:id="2503" w:name="_Toc100588262"/>
        <w:bookmarkEnd w:id="2496"/>
        <w:bookmarkEnd w:id="2497"/>
        <w:bookmarkEnd w:id="2498"/>
        <w:bookmarkEnd w:id="2499"/>
        <w:bookmarkEnd w:id="2500"/>
        <w:bookmarkEnd w:id="2501"/>
        <w:bookmarkEnd w:id="2502"/>
        <w:bookmarkEnd w:id="2503"/>
      </w:del>
    </w:p>
    <w:p w14:paraId="055278D3" w14:textId="4EF0F607" w:rsidR="00FC7F4C" w:rsidDel="006101A6" w:rsidRDefault="00FC7F4C" w:rsidP="00FC7F4C">
      <w:pPr>
        <w:rPr>
          <w:del w:id="2504" w:author="Elizabeth Ann Storm" w:date="2021-12-10T20:07:00Z"/>
        </w:rPr>
      </w:pPr>
      <w:del w:id="2505"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508" w:name="_Toc90059395"/>
        <w:bookmarkStart w:id="2509" w:name="_Toc90309890"/>
        <w:bookmarkStart w:id="2510" w:name="_Toc90318105"/>
        <w:bookmarkStart w:id="2511" w:name="_Toc90374532"/>
        <w:bookmarkStart w:id="2512" w:name="_Toc90376139"/>
        <w:bookmarkStart w:id="2513" w:name="_Toc90376224"/>
        <w:bookmarkStart w:id="2514" w:name="_Toc90381291"/>
        <w:bookmarkStart w:id="2515" w:name="_Toc100588263"/>
        <w:bookmarkEnd w:id="2508"/>
        <w:bookmarkEnd w:id="2509"/>
        <w:bookmarkEnd w:id="2510"/>
        <w:bookmarkEnd w:id="2511"/>
        <w:bookmarkEnd w:id="2512"/>
        <w:bookmarkEnd w:id="2513"/>
        <w:bookmarkEnd w:id="2514"/>
        <w:bookmarkEnd w:id="2515"/>
      </w:del>
    </w:p>
    <w:p w14:paraId="66A9DE66" w14:textId="5B7BE38D" w:rsidR="006D7F2F" w:rsidDel="00E02914" w:rsidRDefault="006D7F2F" w:rsidP="006D7F2F">
      <w:pPr>
        <w:pStyle w:val="Heading2"/>
        <w:rPr>
          <w:del w:id="2516" w:author="Elizabeth Ann Storm" w:date="2021-12-13T20:48:00Z"/>
          <w:rFonts w:eastAsiaTheme="minorHAnsi"/>
        </w:rPr>
      </w:pPr>
      <w:del w:id="2517"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518" w:name="_Toc100588264"/>
      <w:ins w:id="2519" w:author="Elizabeth Ann Storm" w:date="2021-12-13T20:41:00Z">
        <w:r w:rsidR="00FA08AD">
          <w:rPr>
            <w:rFonts w:eastAsiaTheme="minorHAnsi"/>
          </w:rPr>
          <w:t>Subsection 2 - ?</w:t>
        </w:r>
      </w:ins>
      <w:bookmarkEnd w:id="2518"/>
    </w:p>
    <w:p w14:paraId="71D66E2A" w14:textId="77777777" w:rsidR="00FA08AD" w:rsidRDefault="00FA08AD">
      <w:pPr>
        <w:pStyle w:val="Heading2"/>
        <w:rPr>
          <w:ins w:id="2520" w:author="Elizabeth Ann Storm" w:date="2021-12-13T20:38:00Z"/>
        </w:rPr>
        <w:pPrChange w:id="2521" w:author="Elizabeth Ann Storm" w:date="2021-12-13T20:48:00Z">
          <w:pPr>
            <w:pStyle w:val="EndNoteBibliography"/>
            <w:spacing w:line="480" w:lineRule="auto"/>
          </w:pPr>
        </w:pPrChange>
      </w:pPr>
      <w:bookmarkStart w:id="2522" w:name="_Toc100588265"/>
      <w:bookmarkEnd w:id="2522"/>
    </w:p>
    <w:p w14:paraId="5E6DCB28" w14:textId="77777777" w:rsidR="00FA08AD" w:rsidRDefault="00FA08AD">
      <w:pPr>
        <w:rPr>
          <w:ins w:id="2523" w:author="Elizabeth Ann Storm" w:date="2021-12-13T20:38:00Z"/>
        </w:rPr>
        <w:pPrChange w:id="2524" w:author="Elizabeth Ann Storm" w:date="2021-12-13T20:39:00Z">
          <w:pPr>
            <w:spacing w:line="240" w:lineRule="auto"/>
          </w:pPr>
        </w:pPrChange>
      </w:pPr>
      <w:ins w:id="2525"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528" w:author="Elizabeth Ann Storm" w:date="2021-12-13T20:38:00Z"/>
          <w:noProof w:val="0"/>
        </w:rPr>
        <w:pPrChange w:id="2529" w:author="Elizabeth Ann Storm" w:date="2021-12-13T20:39:00Z">
          <w:pPr>
            <w:pStyle w:val="EndNoteBibliography"/>
          </w:pPr>
        </w:pPrChange>
      </w:pPr>
      <w:ins w:id="2530"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531" w:author="Elizabeth" w:date="2022-04-13T17:10:00Z">
        <w:r w:rsidR="004D43C1">
          <w:rPr>
            <w:noProof w:val="0"/>
          </w:rPr>
          <w:t xml:space="preserve"> </w:t>
        </w:r>
      </w:ins>
      <w:ins w:id="2532" w:author="Elizabeth" w:date="2022-04-13T17:13:00Z">
        <w:r w:rsidR="00F43607">
          <w:rPr>
            <w:noProof w:val="0"/>
          </w:rPr>
          <w:t>And</w:t>
        </w:r>
      </w:ins>
      <w:ins w:id="2533"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534" w:author="Elizabeth" w:date="2022-04-13T17:11:00Z">
        <w:r w:rsidR="004D43C1">
          <w:rPr>
            <w:noProof w:val="0"/>
          </w:rPr>
          <w:t>– what is that from?)</w:t>
        </w:r>
      </w:ins>
    </w:p>
    <w:p w14:paraId="670832CF" w14:textId="45D50557" w:rsidR="00FA08AD" w:rsidRPr="007A2142" w:rsidRDefault="00FA08AD">
      <w:pPr>
        <w:rPr>
          <w:ins w:id="2535" w:author="Elizabeth Ann Storm" w:date="2021-12-13T20:38:00Z"/>
        </w:rPr>
        <w:pPrChange w:id="2536" w:author="Elizabeth Ann Storm" w:date="2021-12-13T20:39:00Z">
          <w:pPr>
            <w:spacing w:line="240" w:lineRule="auto"/>
          </w:pPr>
        </w:pPrChange>
      </w:pPr>
      <w:ins w:id="2537" w:author="Elizabeth Ann Storm" w:date="2021-12-13T20:38:00Z">
        <w:r w:rsidRPr="007A2142">
          <w:lastRenderedPageBreak/>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w:t>
        </w:r>
      </w:ins>
      <w:ins w:id="2538" w:author="Elizabeth" w:date="2022-04-13T17:17:00Z">
        <w:r w:rsidR="00632086">
          <w:t xml:space="preserve">“cut open an atom and you will find the sun” </w:t>
        </w:r>
      </w:ins>
      <w:ins w:id="2539" w:author="Elizabeth Ann Storm" w:date="2021-12-13T20:38:00Z">
        <w:del w:id="2540" w:author="Elizabeth" w:date="2022-04-13T17:17:00Z">
          <w:r w:rsidRPr="007A2142" w:rsidDel="00632086">
            <w:delText>[inser</w:delText>
          </w:r>
        </w:del>
        <w:del w:id="2541" w:author="Elizabeth" w:date="2022-04-13T17:16:00Z">
          <w:r w:rsidRPr="007A2142" w:rsidDel="00632086">
            <w:delText xml:space="preserve">t] </w:delText>
          </w:r>
        </w:del>
        <w:r w:rsidRPr="007A2142">
          <w:t>and the title references</w:t>
        </w:r>
      </w:ins>
      <w:ins w:id="2542" w:author="Elizabeth" w:date="2022-04-13T17:17:00Z">
        <w:r w:rsidR="00632086">
          <w:t xml:space="preserve"> a translation of the poet Rumi. </w:t>
        </w:r>
      </w:ins>
      <w:ins w:id="2543" w:author="Elizabeth Ann Storm" w:date="2021-12-13T20:38:00Z">
        <w:del w:id="2544" w:author="Elizabeth" w:date="2022-04-13T17:17:00Z">
          <w:r w:rsidRPr="007A2142" w:rsidDel="00632086">
            <w:delText xml:space="preserve"> chaos theory</w:delText>
          </w:r>
        </w:del>
        <w:del w:id="2545"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546" w:author="Elizabeth" w:date="2022-04-14T13:53:00Z">
        <w:r w:rsidR="00744A67">
          <w:t xml:space="preserve"> to </w:t>
        </w:r>
      </w:ins>
      <w:ins w:id="2547"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548" w:author="Elizabeth Ann Storm" w:date="2021-12-13T20:38:00Z"/>
        </w:rPr>
        <w:pPrChange w:id="2549" w:author="Elizabeth Ann Storm" w:date="2021-12-13T20:39:00Z">
          <w:pPr>
            <w:spacing w:line="240" w:lineRule="auto"/>
          </w:pPr>
        </w:pPrChange>
      </w:pPr>
      <w:ins w:id="2550" w:author="Elizabeth Ann Storm" w:date="2021-12-13T20:38:00Z">
        <w:r w:rsidRPr="007A2142">
          <w:t>As I refined my notions about materials and processes, I’ve simultaneously refined my subject matter for my thesis work to patterns displaying signature energy patterns</w:t>
        </w:r>
      </w:ins>
      <w:ins w:id="2551" w:author="Elizabeth" w:date="2022-04-14T13:55:00Z">
        <w:r w:rsidR="00744A67">
          <w:t xml:space="preserve">, </w:t>
        </w:r>
      </w:ins>
      <w:ins w:id="2552" w:author="Elizabeth Ann Storm" w:date="2021-12-13T20:38:00Z">
        <w:del w:id="2553" w:author="Elizabeth" w:date="2022-04-14T13:55:00Z">
          <w:r w:rsidRPr="007A2142" w:rsidDel="00744A67">
            <w:delText xml:space="preserve"> </w:delText>
          </w:r>
        </w:del>
        <w:r w:rsidRPr="007A2142">
          <w:t>such as th</w:t>
        </w:r>
      </w:ins>
      <w:ins w:id="2554" w:author="Elizabeth" w:date="2022-04-14T13:55:00Z">
        <w:r w:rsidR="00744A67">
          <w:t>ose that arise from watery processes and gravity</w:t>
        </w:r>
      </w:ins>
      <w:ins w:id="2555" w:author="Elizabeth Ann Storm" w:date="2021-12-13T20:38:00Z">
        <w:del w:id="2556"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557" w:author="Elizabeth" w:date="2022-04-14T13:55:00Z">
        <w:r w:rsidR="00744A67">
          <w:t>in a similar</w:t>
        </w:r>
      </w:ins>
      <w:ins w:id="2558" w:author="Elizabeth Ann Storm" w:date="2021-12-13T20:38:00Z">
        <w:del w:id="2559" w:author="Elizabeth" w:date="2022-04-14T13:55:00Z">
          <w:r w:rsidRPr="007A2142" w:rsidDel="00744A67">
            <w:delText>the same</w:delText>
          </w:r>
        </w:del>
        <w:r w:rsidRPr="007A2142">
          <w:t xml:space="preserve"> way that inert materials do.</w:t>
        </w:r>
      </w:ins>
      <w:ins w:id="2560" w:author="Elizabeth" w:date="2022-04-14T13:53:00Z">
        <w:r w:rsidR="00744A67">
          <w:t xml:space="preserve"> </w:t>
        </w:r>
      </w:ins>
      <w:ins w:id="2561" w:author="Elizabeth Ann Storm" w:date="2021-12-13T20:38:00Z">
        <w:del w:id="2562"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2563" w:author="Elizabeth" w:date="2022-04-13T17:18:00Z">
        <w:r w:rsidR="00632086">
          <w:t xml:space="preserve">(something about </w:t>
        </w:r>
      </w:ins>
      <w:ins w:id="2564" w:author="Elizabeth" w:date="2022-04-13T17:21:00Z">
        <w:r w:rsidR="00632086">
          <w:t>quoting John Ruskin in Structural Intuitions – “</w:t>
        </w:r>
        <w:r w:rsidR="00CB3328">
          <w:t xml:space="preserve">Try always, whenever you look at a form, to see the lines in it which have had power over its past </w:t>
        </w:r>
      </w:ins>
      <w:ins w:id="2565" w:author="Elizabeth" w:date="2022-04-13T17:22:00Z">
        <w:r w:rsidR="00CB3328">
          <w:t>fate and which will have power over its futurity.”</w:t>
        </w:r>
        <w:r w:rsidR="00CB3328">
          <w:rPr>
            <w:rStyle w:val="FootnoteReference"/>
          </w:rPr>
          <w:footnoteReference w:id="45"/>
        </w:r>
      </w:ins>
    </w:p>
    <w:p w14:paraId="3FC49B89" w14:textId="77777777" w:rsidR="00FA08AD" w:rsidRDefault="00FA08AD">
      <w:pPr>
        <w:rPr>
          <w:ins w:id="2568" w:author="Elizabeth Ann Storm" w:date="2021-12-13T20:38:00Z"/>
        </w:rPr>
        <w:pPrChange w:id="2569" w:author="Elizabeth Ann Storm" w:date="2021-12-13T20:39:00Z">
          <w:pPr>
            <w:spacing w:line="240" w:lineRule="auto"/>
          </w:pPr>
        </w:pPrChange>
      </w:pPr>
      <w:ins w:id="2570"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571"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572" w:author="Elizabeth Ann Storm" w:date="2021-12-13T20:35:00Z">
        <w:r w:rsidR="00BE24A8">
          <w:rPr>
            <w:noProof w:val="0"/>
          </w:rPr>
          <w:t xml:space="preserve">. </w:t>
        </w:r>
      </w:ins>
      <w:del w:id="2573" w:author="Elizabeth Ann Storm" w:date="2021-12-13T20:35:00Z">
        <w:r w:rsidRPr="007A2142" w:rsidDel="00BE24A8">
          <w:rPr>
            <w:noProof w:val="0"/>
          </w:rPr>
          <w:delText xml:space="preserve">; </w:delText>
        </w:r>
      </w:del>
      <w:ins w:id="2574" w:author="Elizabeth Ann Storm" w:date="2021-12-13T20:35:00Z">
        <w:r w:rsidR="00BE24A8">
          <w:rPr>
            <w:noProof w:val="0"/>
          </w:rPr>
          <w:t>W</w:t>
        </w:r>
      </w:ins>
      <w:del w:id="2575" w:author="Elizabeth Ann Storm" w:date="2021-12-13T20:35:00Z">
        <w:r w:rsidRPr="007A2142" w:rsidDel="00BE24A8">
          <w:rPr>
            <w:noProof w:val="0"/>
          </w:rPr>
          <w:delText>w</w:delText>
        </w:r>
      </w:del>
      <w:r w:rsidRPr="007A2142">
        <w:rPr>
          <w:noProof w:val="0"/>
        </w:rPr>
        <w:t xml:space="preserve">hat do I </w:t>
      </w:r>
      <w:r w:rsidRPr="007A2142">
        <w:rPr>
          <w:noProof w:val="0"/>
        </w:rPr>
        <w:lastRenderedPageBreak/>
        <w:t xml:space="preserve">notice, now knowing my perceptual apparatus is mediated through not only my senses and the whole sensory body, but extensions thereof? </w:t>
      </w:r>
    </w:p>
    <w:p w14:paraId="3682B7F7" w14:textId="156D7CF4" w:rsidR="006D7F2F" w:rsidDel="00BE24A8" w:rsidRDefault="006D7F2F" w:rsidP="006D7F2F">
      <w:pPr>
        <w:rPr>
          <w:del w:id="2576" w:author="Elizabeth Ann Storm" w:date="2021-12-10T20:07:00Z"/>
        </w:rPr>
      </w:pPr>
      <w:r w:rsidRPr="007A2142">
        <w:t xml:space="preserve">Alongside a </w:t>
      </w:r>
      <w:del w:id="2577" w:author="Elizabeth" w:date="2022-04-14T14:22:00Z">
        <w:r w:rsidRPr="007A2142" w:rsidDel="006E0828">
          <w:delText xml:space="preserve">purposeful </w:delText>
        </w:r>
      </w:del>
      <w:r w:rsidRPr="007A2142">
        <w:t xml:space="preserve">pre-reflective experience, I also </w:t>
      </w:r>
      <w:del w:id="2578" w:author="Elizabeth" w:date="2022-04-14T14:22:00Z">
        <w:r w:rsidRPr="007A2142" w:rsidDel="006E0828">
          <w:delText xml:space="preserve">employ </w:delText>
        </w:r>
      </w:del>
      <w:ins w:id="2579" w:author="Elizabeth" w:date="2022-04-14T14:22:00Z">
        <w:r w:rsidR="006E0828">
          <w:t>make use of</w:t>
        </w:r>
        <w:r w:rsidR="006E0828" w:rsidRPr="007A2142">
          <w:t xml:space="preserve"> </w:t>
        </w:r>
      </w:ins>
      <w:r w:rsidRPr="007A2142">
        <w:t xml:space="preserve">lens-based technologies to augment, supplement, and contrast </w:t>
      </w:r>
      <w:del w:id="2580" w:author="Elizabeth" w:date="2022-04-14T14:22:00Z">
        <w:r w:rsidRPr="007A2142" w:rsidDel="006E0828">
          <w:delText xml:space="preserve">that </w:delText>
        </w:r>
      </w:del>
      <w:ins w:id="2581"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2582" w:author="Elizabeth" w:date="2022-04-14T13:57:00Z">
        <w:r w:rsidRPr="007A2142" w:rsidDel="00744A67">
          <w:delText>s</w:delText>
        </w:r>
      </w:del>
      <w:r w:rsidRPr="007A2142">
        <w:t xml:space="preserve"> couples these visuo-spatial, extra-sensory perceptions with time-dependent, organic cultivation of forms</w:t>
      </w:r>
      <w:ins w:id="2583" w:author="Elizabeth" w:date="2022-04-14T14:25:00Z">
        <w:r w:rsidR="00B94168">
          <w:t xml:space="preserve"> through n</w:t>
        </w:r>
      </w:ins>
      <w:del w:id="2584" w:author="Elizabeth" w:date="2022-04-14T14:25:00Z">
        <w:r w:rsidRPr="007A2142" w:rsidDel="00B94168">
          <w:delText>, and n</w:delText>
        </w:r>
      </w:del>
      <w:r w:rsidRPr="007A2142">
        <w:t xml:space="preserve">on-traditional, direct impressions of gestures and actions in space to explore the intersections of </w:t>
      </w:r>
      <w:del w:id="2585" w:author="Elizabeth" w:date="2022-04-14T13:58:00Z">
        <w:r w:rsidRPr="007A2142" w:rsidDel="00744A67">
          <w:delText xml:space="preserve">scientific </w:delText>
        </w:r>
      </w:del>
      <w:ins w:id="2586" w:author="Elizabeth" w:date="2022-04-14T14:31:00Z">
        <w:r w:rsidR="00652FA8">
          <w:t>speculative</w:t>
        </w:r>
      </w:ins>
      <w:ins w:id="2587" w:author="Elizabeth" w:date="2022-04-14T13:58:00Z">
        <w:r w:rsidR="00744A67" w:rsidRPr="007A2142">
          <w:t xml:space="preserve"> </w:t>
        </w:r>
      </w:ins>
      <w:r w:rsidRPr="007A2142">
        <w:t>thinking and technology with embodied experience.</w:t>
      </w:r>
      <w:ins w:id="2588" w:author="Elizabeth" w:date="2022-04-14T13:58:00Z">
        <w:r w:rsidR="00F97159">
          <w:t xml:space="preserve"> </w:t>
        </w:r>
      </w:ins>
      <w:ins w:id="2589" w:author="Elizabeth" w:date="2022-04-14T14:12:00Z">
        <w:r w:rsidR="000E31F1">
          <w:t>My work</w:t>
        </w:r>
      </w:ins>
      <w:ins w:id="2590" w:author="Elizabeth" w:date="2022-04-14T14:11:00Z">
        <w:r w:rsidR="000E31F1">
          <w:t xml:space="preserve"> </w:t>
        </w:r>
      </w:ins>
      <w:del w:id="2591" w:author="Elizabeth" w:date="2022-04-14T14:11:00Z">
        <w:r w:rsidRPr="007A2142" w:rsidDel="000E31F1">
          <w:delText xml:space="preserve"> </w:delText>
        </w:r>
      </w:del>
      <w:ins w:id="2592" w:author="Elizabeth" w:date="2022-04-14T14:11:00Z">
        <w:r w:rsidR="000E31F1">
          <w:t>combine</w:t>
        </w:r>
      </w:ins>
      <w:ins w:id="2593" w:author="Elizabeth" w:date="2022-04-14T14:12:00Z">
        <w:r w:rsidR="000E31F1">
          <w:t>s</w:t>
        </w:r>
      </w:ins>
      <w:del w:id="2594" w:author="Elizabeth" w:date="2022-04-14T14:11:00Z">
        <w:r w:rsidRPr="007A2142" w:rsidDel="000E31F1">
          <w:delText>Combining</w:delText>
        </w:r>
      </w:del>
      <w:r w:rsidRPr="007A2142">
        <w:t xml:space="preserve"> tactile, bodily processes and traditional materials with electronic sensing and high-tech lens technologies </w:t>
      </w:r>
      <w:ins w:id="2595" w:author="Elizabeth" w:date="2022-04-14T14:12:00Z">
        <w:r w:rsidR="000E31F1">
          <w:t>and in doing so, gives my body a place to integrate</w:t>
        </w:r>
      </w:ins>
      <w:ins w:id="2596" w:author="Elizabeth" w:date="2022-04-14T14:32:00Z">
        <w:r w:rsidR="00652FA8">
          <w:t xml:space="preserve"> and digest</w:t>
        </w:r>
      </w:ins>
      <w:ins w:id="2597" w:author="Elizabeth" w:date="2022-04-14T14:12:00Z">
        <w:r w:rsidR="000E31F1">
          <w:t xml:space="preserve"> th</w:t>
        </w:r>
      </w:ins>
      <w:ins w:id="2598" w:author="Elizabeth" w:date="2022-04-14T14:31:00Z">
        <w:r w:rsidR="00652FA8">
          <w:t>is 21</w:t>
        </w:r>
        <w:r w:rsidR="00652FA8" w:rsidRPr="00652FA8">
          <w:rPr>
            <w:vertAlign w:val="superscript"/>
            <w:rPrChange w:id="2599" w:author="Elizabeth" w:date="2022-04-14T14:31:00Z">
              <w:rPr/>
            </w:rPrChange>
          </w:rPr>
          <w:t>st</w:t>
        </w:r>
        <w:r w:rsidR="00652FA8">
          <w:t xml:space="preserve"> centu</w:t>
        </w:r>
      </w:ins>
      <w:ins w:id="2600" w:author="Elizabeth" w:date="2022-04-14T14:32:00Z">
        <w:r w:rsidR="00652FA8">
          <w:t>ry</w:t>
        </w:r>
      </w:ins>
      <w:ins w:id="2601" w:author="Elizabeth" w:date="2022-04-14T14:12:00Z">
        <w:r w:rsidR="000E31F1">
          <w:t xml:space="preserve"> expanded perception.</w:t>
        </w:r>
      </w:ins>
      <w:del w:id="2602" w:author="Elizabeth" w:date="2022-04-14T14:12:00Z">
        <w:r w:rsidRPr="007A2142" w:rsidDel="000E31F1">
          <w:delText>places my body into the process of integrating</w:delText>
        </w:r>
      </w:del>
      <w:ins w:id="2603" w:author="Elizabeth Ann Storm" w:date="2021-12-01T15:00:00Z">
        <w:del w:id="2604" w:author="Elizabeth" w:date="2022-04-14T14:12:00Z">
          <w:r w:rsidR="00220C9F" w:rsidDel="000E31F1">
            <w:delText xml:space="preserve"> my expanded perceptions into</w:delText>
          </w:r>
        </w:del>
        <w:r w:rsidR="00220C9F">
          <w:t xml:space="preserve"> </w:t>
        </w:r>
        <w:del w:id="2605" w:author="Elizabeth" w:date="2022-04-14T14:12:00Z">
          <w:r w:rsidR="00220C9F" w:rsidDel="000E31F1">
            <w:delText xml:space="preserve">a </w:delText>
          </w:r>
        </w:del>
      </w:ins>
      <w:del w:id="2606" w:author="Elizabeth" w:date="2022-04-14T14:12:00Z">
        <w:r w:rsidRPr="007A2142" w:rsidDel="000E31F1">
          <w:delText>. … (something come back later)</w:delText>
        </w:r>
      </w:del>
    </w:p>
    <w:p w14:paraId="25274E3E" w14:textId="234A8A7F" w:rsidR="00BE24A8" w:rsidRDefault="00BE24A8" w:rsidP="002425EC">
      <w:pPr>
        <w:rPr>
          <w:ins w:id="2607" w:author="Elizabeth Ann Storm" w:date="2021-12-13T20:37:00Z"/>
        </w:rPr>
      </w:pPr>
    </w:p>
    <w:p w14:paraId="7DAFEBEC" w14:textId="77777777" w:rsidR="00BE24A8" w:rsidRPr="00FA08AD" w:rsidRDefault="00BE24A8">
      <w:pPr>
        <w:pStyle w:val="NoSpacing"/>
        <w:spacing w:line="480" w:lineRule="auto"/>
        <w:rPr>
          <w:ins w:id="2608" w:author="Elizabeth Ann Storm" w:date="2021-12-13T20:37:00Z"/>
          <w:rFonts w:eastAsiaTheme="minorHAnsi"/>
          <w:rPrChange w:id="2609" w:author="Elizabeth Ann Storm" w:date="2021-12-13T20:38:00Z">
            <w:rPr>
              <w:ins w:id="2610" w:author="Elizabeth Ann Storm" w:date="2021-12-13T20:37:00Z"/>
            </w:rPr>
          </w:rPrChange>
        </w:rPr>
        <w:pPrChange w:id="2611" w:author="Elizabeth Ann Storm" w:date="2021-12-13T20:38:00Z">
          <w:pPr/>
        </w:pPrChange>
      </w:pPr>
    </w:p>
    <w:p w14:paraId="38D5E5F4" w14:textId="00E39C02" w:rsidR="002425EC" w:rsidRDefault="002425EC" w:rsidP="006D7F2F">
      <w:pPr>
        <w:rPr>
          <w:ins w:id="2612" w:author="Elizabeth Ann Storm" w:date="2021-12-10T20:07:00Z"/>
          <w:rFonts w:eastAsiaTheme="minorHAnsi"/>
        </w:rPr>
      </w:pPr>
    </w:p>
    <w:p w14:paraId="6B3B8841" w14:textId="003C8C2A" w:rsidR="006D7F2F" w:rsidDel="002425EC" w:rsidRDefault="006D7F2F">
      <w:pPr>
        <w:pStyle w:val="Heading2"/>
        <w:ind w:left="0" w:firstLine="0"/>
        <w:rPr>
          <w:del w:id="2613" w:author="Elizabeth Ann Storm" w:date="2021-12-10T20:07:00Z"/>
          <w:rFonts w:eastAsiaTheme="minorHAnsi"/>
        </w:rPr>
        <w:pPrChange w:id="2614" w:author="Elizabeth Ann Storm" w:date="2021-12-10T20:07:00Z">
          <w:pPr>
            <w:pStyle w:val="Heading2"/>
          </w:pPr>
        </w:pPrChange>
      </w:pPr>
      <w:del w:id="2615"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616" w:author="Elizabeth Ann Storm" w:date="2021-12-13T20:16:00Z"/>
        </w:rPr>
      </w:pPr>
      <w:del w:id="2617"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618" w:author="Elizabeth Ann Storm" w:date="2021-12-01T14:38:00Z"/>
        </w:rPr>
      </w:pPr>
      <w:del w:id="2619"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620" w:author="Elizabeth Ann Storm" w:date="2021-12-01T14:38:00Z"/>
        </w:rPr>
      </w:pPr>
      <w:del w:id="2621"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622" w:author="Elizabeth Ann Storm" w:date="2021-12-01T14:38:00Z"/>
        </w:rPr>
      </w:pPr>
      <w:del w:id="2623"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624" w:author="Elizabeth Ann Storm" w:date="2021-12-01T14:38:00Z"/>
        </w:rPr>
      </w:pPr>
      <w:del w:id="2625"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626" w:author="Elizabeth Ann Storm" w:date="2021-12-01T14:37:00Z">
        <w:r w:rsidRPr="007A2142" w:rsidDel="00595AD9">
          <w:delText xml:space="preserve"> wonky </w:delText>
        </w:r>
      </w:del>
      <w:del w:id="2627"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628" w:author="Elizabeth Ann Storm" w:date="2021-12-13T20:16:00Z"/>
        </w:rPr>
      </w:pPr>
      <w:del w:id="2629"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630"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631" w:name="_Toc100588266"/>
      <w:r>
        <w:rPr>
          <w:rFonts w:eastAsiaTheme="minorHAnsi"/>
        </w:rPr>
        <w:lastRenderedPageBreak/>
        <w:t>A wheel inside a wheel exhibition</w:t>
      </w:r>
      <w:bookmarkEnd w:id="2631"/>
    </w:p>
    <w:p w14:paraId="4951A582" w14:textId="13C861C3" w:rsidR="00083BB7" w:rsidDel="008055F8" w:rsidRDefault="009446CD">
      <w:pPr>
        <w:pStyle w:val="BodyText"/>
        <w:spacing w:line="240" w:lineRule="auto"/>
        <w:ind w:left="432"/>
        <w:rPr>
          <w:del w:id="2632" w:author="Elizabeth Ann Storm" w:date="2021-12-01T14:14:00Z"/>
        </w:rPr>
        <w:pPrChange w:id="2633" w:author="Elizabeth" w:date="2022-04-14T14:32:00Z">
          <w:pPr>
            <w:pStyle w:val="BodyText"/>
          </w:pPr>
        </w:pPrChange>
      </w:pPr>
      <w:ins w:id="2634" w:author="Elizabeth" w:date="2022-04-14T14:53:00Z">
        <w:r>
          <w:rPr>
            <w:i/>
            <w:iCs/>
          </w:rPr>
          <w:t xml:space="preserve">a wheel inside </w:t>
        </w:r>
      </w:ins>
      <w:ins w:id="2635" w:author="Elizabeth" w:date="2022-04-14T14:54:00Z">
        <w:r>
          <w:rPr>
            <w:i/>
            <w:iCs/>
          </w:rPr>
          <w:t>a wheel</w:t>
        </w:r>
        <w:r>
          <w:t xml:space="preserve"> picks up themes I began exploring in </w:t>
        </w:r>
      </w:ins>
      <w:ins w:id="2636" w:author="Elizabeth Ann Storm" w:date="2021-12-10T20:08:00Z">
        <w:del w:id="2637" w:author="Elizabeth" w:date="2022-04-14T14:32:00Z">
          <w:r w:rsidR="00EE741B" w:rsidDel="00652FA8">
            <w:delText>Recap exhibition</w:delText>
          </w:r>
        </w:del>
      </w:ins>
      <w:del w:id="2638"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2639" w:author="Elizabeth Ann Storm" w:date="2021-12-13T16:10:00Z"/>
          <w:del w:id="2640" w:author="Elizabeth" w:date="2022-04-14T14:32:00Z"/>
        </w:rPr>
        <w:pPrChange w:id="2641" w:author="Elizabeth" w:date="2022-04-14T14:32:00Z">
          <w:pPr>
            <w:pStyle w:val="BodyText"/>
          </w:pPr>
        </w:pPrChange>
      </w:pPr>
    </w:p>
    <w:p w14:paraId="1A864216" w14:textId="77777777" w:rsidR="00B23C0E" w:rsidRDefault="00B23C0E">
      <w:pPr>
        <w:pStyle w:val="EndNoteBibliography"/>
        <w:spacing w:line="480" w:lineRule="auto"/>
        <w:ind w:left="432" w:firstLine="0"/>
        <w:rPr>
          <w:ins w:id="2642" w:author="Elizabeth Ann Storm" w:date="2021-12-13T16:12:00Z"/>
          <w:noProof w:val="0"/>
        </w:rPr>
        <w:pPrChange w:id="2643" w:author="Elizabeth" w:date="2022-04-14T14:32:00Z">
          <w:pPr>
            <w:pStyle w:val="EndNoteBibliography"/>
            <w:spacing w:line="480" w:lineRule="auto"/>
          </w:pPr>
        </w:pPrChange>
      </w:pPr>
    </w:p>
    <w:p w14:paraId="01365C56" w14:textId="77777777" w:rsidR="00083BB7" w:rsidRDefault="00083BB7">
      <w:pPr>
        <w:pStyle w:val="BodyText"/>
        <w:pPrChange w:id="2644"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645" w:name="_Toc100588267"/>
      <w:r>
        <w:rPr>
          <w:rFonts w:eastAsiaTheme="minorHAnsi"/>
        </w:rPr>
        <w:lastRenderedPageBreak/>
        <w:t>Conclusion</w:t>
      </w:r>
      <w:bookmarkEnd w:id="2645"/>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646" w:name="_Toc100588268"/>
      <w:r>
        <w:rPr>
          <w:szCs w:val="24"/>
        </w:rPr>
        <w:lastRenderedPageBreak/>
        <w:t>Bibliography</w:t>
      </w:r>
      <w:bookmarkEnd w:id="2646"/>
    </w:p>
    <w:p w14:paraId="4BDAB317" w14:textId="77777777" w:rsidR="00F10EA2" w:rsidRPr="00F10EA2" w:rsidRDefault="00AA373D" w:rsidP="00F10EA2">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F10EA2" w:rsidRPr="00F10EA2">
        <w:t xml:space="preserve">Blake, William. </w:t>
      </w:r>
      <w:r w:rsidR="00F10EA2" w:rsidRPr="00F10EA2">
        <w:rPr>
          <w:i/>
        </w:rPr>
        <w:t>The Marriage of Heaven and Hell / by William Blake, with an Introduction and Commentary by Sir Geoffrey Keynes.</w:t>
      </w:r>
      <w:r w:rsidR="00F10EA2" w:rsidRPr="00F10EA2">
        <w:t xml:space="preserve"> Edited by Geoffrey Keynes. New York: Oxford University Press, 1994.</w:t>
      </w:r>
    </w:p>
    <w:p w14:paraId="13C9C7E9" w14:textId="77777777" w:rsidR="00F10EA2" w:rsidRPr="00F10EA2" w:rsidRDefault="00F10EA2" w:rsidP="00F10EA2">
      <w:pPr>
        <w:pStyle w:val="EndNoteBibliography"/>
        <w:spacing w:after="240"/>
        <w:ind w:left="720" w:hanging="720"/>
      </w:pPr>
      <w:r w:rsidRPr="00F10EA2">
        <w:t xml:space="preserve">Crary, Jonathan. "Techniques of the Observer." </w:t>
      </w:r>
      <w:r w:rsidRPr="00F10EA2">
        <w:rPr>
          <w:i/>
        </w:rPr>
        <w:t xml:space="preserve">October </w:t>
      </w:r>
      <w:r w:rsidRPr="00F10EA2">
        <w:t>45 (1988): 3-35.</w:t>
      </w:r>
    </w:p>
    <w:p w14:paraId="07ED9325" w14:textId="77777777" w:rsidR="00F10EA2" w:rsidRPr="00F10EA2" w:rsidRDefault="00F10EA2" w:rsidP="00F10EA2">
      <w:pPr>
        <w:pStyle w:val="EndNoteBibliography"/>
        <w:spacing w:after="240"/>
        <w:ind w:left="720" w:hanging="720"/>
      </w:pPr>
      <w:r w:rsidRPr="00F10EA2">
        <w:t xml:space="preserve">Foster, Hal. </w:t>
      </w:r>
      <w:r w:rsidRPr="00F10EA2">
        <w:rPr>
          <w:i/>
        </w:rPr>
        <w:t>Vision and Visuality.</w:t>
      </w:r>
      <w:r w:rsidRPr="00F10EA2">
        <w:t xml:space="preserve"> [in English] Seattle: Bay Press, 2009.</w:t>
      </w:r>
    </w:p>
    <w:p w14:paraId="70424EFE" w14:textId="77777777" w:rsidR="00F10EA2" w:rsidRPr="00F10EA2" w:rsidRDefault="00F10EA2" w:rsidP="00F10EA2">
      <w:pPr>
        <w:pStyle w:val="EndNoteBibliography"/>
        <w:spacing w:after="240"/>
        <w:ind w:left="720" w:hanging="720"/>
      </w:pPr>
      <w:r w:rsidRPr="00F10EA2">
        <w:t xml:space="preserve">Huxley, Aldous. </w:t>
      </w:r>
      <w:r w:rsidRPr="00F10EA2">
        <w:rPr>
          <w:i/>
        </w:rPr>
        <w:t>The Doors of Perception and Heaven and Hell.</w:t>
      </w:r>
      <w:r w:rsidRPr="00F10EA2">
        <w:t xml:space="preserve"> [in English] New York: Harper Perennial Classics, 1960.</w:t>
      </w:r>
    </w:p>
    <w:p w14:paraId="7389E6A5" w14:textId="77777777" w:rsidR="00F10EA2" w:rsidRPr="00F10EA2" w:rsidRDefault="00F10EA2" w:rsidP="00F10EA2">
      <w:pPr>
        <w:pStyle w:val="EndNoteBibliography"/>
        <w:spacing w:after="240"/>
        <w:ind w:left="720" w:hanging="720"/>
      </w:pPr>
      <w:r w:rsidRPr="00F10EA2">
        <w:t xml:space="preserve">Jones, Caroline A., and Bill Arning. </w:t>
      </w:r>
      <w:r w:rsidRPr="00F10EA2">
        <w:rPr>
          <w:i/>
        </w:rPr>
        <w:t>Sensorium : Embodied Experience, Technology, and Contemporary Art / Edited by Caroline A. Jones.</w:t>
      </w:r>
      <w:r w:rsidRPr="00F10EA2">
        <w:t xml:space="preserve"> 1st MIT Press ed. ed. Cambridge: MIT Press, 2006.</w:t>
      </w:r>
    </w:p>
    <w:p w14:paraId="5E839861" w14:textId="77777777" w:rsidR="00F10EA2" w:rsidRPr="00F10EA2" w:rsidRDefault="00F10EA2" w:rsidP="00F10EA2">
      <w:pPr>
        <w:pStyle w:val="EndNoteBibliography"/>
        <w:spacing w:after="240"/>
        <w:ind w:left="720" w:hanging="720"/>
      </w:pPr>
      <w:r w:rsidRPr="00F10EA2">
        <w:t xml:space="preserve">Kemp, Martin. </w:t>
      </w:r>
      <w:r w:rsidRPr="00F10EA2">
        <w:rPr>
          <w:i/>
        </w:rPr>
        <w:t>Structural Intuitions : Seeing Shapes in Art and Science.</w:t>
      </w:r>
      <w:r w:rsidRPr="00F10EA2">
        <w:t xml:space="preserve"> [in English] Charlotesville: University of Virginia Press, 2016.</w:t>
      </w:r>
    </w:p>
    <w:p w14:paraId="4AFF8BC3" w14:textId="77777777" w:rsidR="00F10EA2" w:rsidRPr="00F10EA2" w:rsidRDefault="00F10EA2" w:rsidP="00F10EA2">
      <w:pPr>
        <w:pStyle w:val="EndNoteBibliography"/>
        <w:spacing w:after="240"/>
        <w:ind w:left="720" w:hanging="720"/>
      </w:pPr>
      <w:r w:rsidRPr="00F10EA2">
        <w:t xml:space="preserve">McKenna, Terence. "History Ends in Green." </w:t>
      </w:r>
      <w:r w:rsidRPr="00F10EA2">
        <w:rPr>
          <w:i/>
        </w:rPr>
        <w:t>Esalen Institute</w:t>
      </w:r>
      <w:r w:rsidRPr="00F10EA2">
        <w:t xml:space="preserve"> (1989).</w:t>
      </w:r>
    </w:p>
    <w:p w14:paraId="7AB7825C" w14:textId="77777777" w:rsidR="00F10EA2" w:rsidRPr="00F10EA2" w:rsidRDefault="00F10EA2" w:rsidP="00F10EA2">
      <w:pPr>
        <w:pStyle w:val="EndNoteBibliography"/>
        <w:ind w:left="720" w:hanging="720"/>
        <w:rPr>
          <w:i/>
        </w:rPr>
      </w:pPr>
      <w:r w:rsidRPr="00F10EA2">
        <w:t xml:space="preserve">McLuhan, Marshall. </w:t>
      </w:r>
      <w:r w:rsidRPr="00F10EA2">
        <w:rPr>
          <w:i/>
        </w:rPr>
        <w:t>The Medium Is the Massage / Marshall Mcluhan, Quentin Fiore</w:t>
      </w:r>
    </w:p>
    <w:p w14:paraId="660113FA" w14:textId="77777777" w:rsidR="00F10EA2" w:rsidRPr="00F10EA2" w:rsidRDefault="00F10EA2" w:rsidP="00F10EA2">
      <w:pPr>
        <w:pStyle w:val="EndNoteBibliography"/>
        <w:spacing w:after="240"/>
        <w:ind w:left="720" w:hanging="720"/>
      </w:pPr>
      <w:r w:rsidRPr="00F10EA2">
        <w:rPr>
          <w:i/>
        </w:rPr>
        <w:t>Co-Ordinated by Jerome Agel.</w:t>
      </w:r>
      <w:r w:rsidRPr="00F10EA2">
        <w:t xml:space="preserve"> Edited by Quentin Fiore and Jerome Agel. New York: Bantam, 1967.</w:t>
      </w:r>
    </w:p>
    <w:p w14:paraId="04AA6EDF" w14:textId="77777777" w:rsidR="00F10EA2" w:rsidRPr="00F10EA2" w:rsidRDefault="00F10EA2" w:rsidP="00F10EA2">
      <w:pPr>
        <w:pStyle w:val="EndNoteBibliography"/>
        <w:ind w:left="720" w:hanging="720"/>
      </w:pPr>
      <w:r w:rsidRPr="00F10EA2">
        <w:t xml:space="preserve">Shanken, Edward A. </w:t>
      </w:r>
      <w:r w:rsidRPr="00F10EA2">
        <w:rPr>
          <w:i/>
        </w:rPr>
        <w:t>Systems / Edited by Edward A. Shanken.</w:t>
      </w:r>
      <w:r w:rsidRPr="00F10EA2">
        <w:t xml:space="preserve"> Cambridge: MIT Press, 2015.</w:t>
      </w:r>
    </w:p>
    <w:p w14:paraId="033EBCF1" w14:textId="526841A0"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647" w:name="_Toc100588269"/>
      <w:r w:rsidRPr="00EC103B">
        <w:rPr>
          <w:szCs w:val="24"/>
        </w:rPr>
        <w:lastRenderedPageBreak/>
        <w:t>APPENDICES</w:t>
      </w:r>
      <w:bookmarkEnd w:id="2647"/>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648" w:name="_Toc100588270"/>
      <w:r w:rsidRPr="00EC103B">
        <w:rPr>
          <w:szCs w:val="24"/>
        </w:rPr>
        <w:t>Appendix A</w:t>
      </w:r>
      <w:bookmarkEnd w:id="2648"/>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649" w:name="_Toc100588271"/>
      <w:r w:rsidRPr="00EC103B">
        <w:rPr>
          <w:rFonts w:cs="Times New Roman"/>
          <w:szCs w:val="24"/>
        </w:rPr>
        <w:t>Appendix A.1</w:t>
      </w:r>
      <w:bookmarkEnd w:id="2649"/>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650" w:name="_Toc100588272"/>
      <w:r w:rsidRPr="00EC103B">
        <w:rPr>
          <w:rFonts w:cs="Times New Roman"/>
          <w:szCs w:val="24"/>
        </w:rPr>
        <w:t>Appendix A.2</w:t>
      </w:r>
      <w:bookmarkEnd w:id="2650"/>
    </w:p>
    <w:p w14:paraId="167A00F9" w14:textId="77777777" w:rsidR="003F0C6F" w:rsidRPr="00EC103B" w:rsidRDefault="003F0C6F" w:rsidP="00574AFB">
      <w:pPr>
        <w:pStyle w:val="Heading2"/>
        <w:numPr>
          <w:ilvl w:val="0"/>
          <w:numId w:val="0"/>
        </w:numPr>
        <w:spacing w:before="0"/>
        <w:rPr>
          <w:szCs w:val="24"/>
        </w:rPr>
      </w:pPr>
      <w:bookmarkStart w:id="2651" w:name="_Toc100588273"/>
      <w:r w:rsidRPr="00EC103B">
        <w:rPr>
          <w:szCs w:val="24"/>
        </w:rPr>
        <w:t>Appendix B</w:t>
      </w:r>
      <w:bookmarkEnd w:id="2651"/>
    </w:p>
    <w:p w14:paraId="61840940" w14:textId="77777777" w:rsidR="003F0C6F" w:rsidRPr="00EC103B" w:rsidRDefault="003F0C6F" w:rsidP="00574AFB">
      <w:pPr>
        <w:pStyle w:val="Heading2"/>
        <w:numPr>
          <w:ilvl w:val="0"/>
          <w:numId w:val="0"/>
        </w:numPr>
        <w:spacing w:before="0"/>
        <w:rPr>
          <w:szCs w:val="24"/>
        </w:rPr>
      </w:pPr>
      <w:bookmarkStart w:id="2652" w:name="_Toc100588274"/>
      <w:r w:rsidRPr="00EC103B">
        <w:rPr>
          <w:szCs w:val="24"/>
        </w:rPr>
        <w:t>Appendix C</w:t>
      </w:r>
      <w:bookmarkEnd w:id="2652"/>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0B1ECAD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6"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9"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BBAF9" w14:textId="77777777" w:rsidR="00113A9A" w:rsidRDefault="00113A9A" w:rsidP="00EE7231">
      <w:pPr>
        <w:spacing w:line="240" w:lineRule="auto"/>
      </w:pPr>
      <w:r>
        <w:separator/>
      </w:r>
    </w:p>
  </w:endnote>
  <w:endnote w:type="continuationSeparator" w:id="0">
    <w:p w14:paraId="60524F73" w14:textId="77777777" w:rsidR="00113A9A" w:rsidRDefault="00113A9A" w:rsidP="00EE7231">
      <w:pPr>
        <w:spacing w:line="240" w:lineRule="auto"/>
      </w:pPr>
      <w:r>
        <w:continuationSeparator/>
      </w:r>
    </w:p>
  </w:endnote>
  <w:endnote w:type="continuationNotice" w:id="1">
    <w:p w14:paraId="44175091" w14:textId="77777777" w:rsidR="00113A9A" w:rsidRDefault="00113A9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86073" w14:textId="77777777" w:rsidR="00113A9A" w:rsidRDefault="00113A9A" w:rsidP="00EE7231">
      <w:pPr>
        <w:spacing w:line="240" w:lineRule="auto"/>
      </w:pPr>
      <w:r>
        <w:separator/>
      </w:r>
    </w:p>
  </w:footnote>
  <w:footnote w:type="continuationSeparator" w:id="0">
    <w:p w14:paraId="7E9D22D7" w14:textId="77777777" w:rsidR="00113A9A" w:rsidRDefault="00113A9A" w:rsidP="00EE7231">
      <w:pPr>
        <w:spacing w:line="240" w:lineRule="auto"/>
      </w:pPr>
      <w:r>
        <w:continuationSeparator/>
      </w:r>
    </w:p>
  </w:footnote>
  <w:footnote w:type="continuationNotice" w:id="1">
    <w:p w14:paraId="78A64595" w14:textId="77777777" w:rsidR="00113A9A" w:rsidRDefault="00113A9A">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8" w:author="Elizabeth" w:date="2022-04-12T15:31:00Z"/>
        </w:rPr>
      </w:pPr>
      <w:ins w:id="659" w:author="Elizabeth Ann Storm" w:date="2021-12-13T14:55:00Z">
        <w:del w:id="660" w:author="Elizabeth" w:date="2022-04-12T15:31:00Z">
          <w:r w:rsidDel="00DC7C92">
            <w:rPr>
              <w:rStyle w:val="FootnoteReference"/>
            </w:rPr>
            <w:footnoteRef/>
          </w:r>
          <w:r w:rsidDel="00DC7C92">
            <w:delText xml:space="preserve"> </w:delText>
          </w:r>
        </w:del>
      </w:ins>
      <w:del w:id="66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62" w:author="Elizabeth Ann Storm" w:date="2021-12-13T14:55:00Z">
        <w:del w:id="663" w:author="Elizabeth" w:date="2022-04-12T15:31:00Z">
          <w:r w:rsidDel="00DC7C92">
            <w:delText>“</w:delText>
          </w:r>
        </w:del>
      </w:ins>
      <w:ins w:id="664" w:author="Elizabeth Ann Storm" w:date="2021-12-13T14:56:00Z">
        <w:del w:id="665" w:author="Elizabeth" w:date="2022-04-12T15:31:00Z">
          <w:r w:rsidR="00ED6823" w:rsidDel="00DC7C92">
            <w:delText>Modernist</w:delText>
          </w:r>
        </w:del>
      </w:ins>
      <w:ins w:id="666" w:author="Elizabeth Ann Storm" w:date="2021-12-13T14:55:00Z">
        <w:del w:id="667" w:author="Elizabeth" w:date="2022-04-12T15:31:00Z">
          <w:r w:rsidDel="00DC7C92">
            <w:delText xml:space="preserve"> sensorium”</w:delText>
          </w:r>
        </w:del>
      </w:ins>
      <w:ins w:id="668" w:author="Elizabeth Ann Storm" w:date="2021-12-13T14:56:00Z">
        <w:del w:id="669" w:author="Elizabeth" w:date="2022-04-12T15:31:00Z">
          <w:r w:rsidR="00ED6823" w:rsidDel="00DC7C92">
            <w:delText>, Caroline A. Jones</w:delText>
          </w:r>
        </w:del>
      </w:ins>
    </w:p>
  </w:footnote>
  <w:footnote w:id="4">
    <w:p w14:paraId="3251A22D" w14:textId="47BF7507" w:rsidR="00B94AC7" w:rsidDel="00C0428C" w:rsidRDefault="00B94AC7">
      <w:pPr>
        <w:pStyle w:val="FootnoteText"/>
        <w:rPr>
          <w:del w:id="1105" w:author="Elizabeth Ann Storm" w:date="2021-12-13T17:32:00Z"/>
        </w:rPr>
      </w:pPr>
      <w:del w:id="1106"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3B56D114" w:rsidR="00F42B27" w:rsidRDefault="00F42B27">
      <w:pPr>
        <w:pStyle w:val="FootnoteText"/>
      </w:pPr>
      <w:ins w:id="1188" w:author="Elizabeth Ann Storm" w:date="2021-12-14T16:02:00Z">
        <w:r>
          <w:rPr>
            <w:rStyle w:val="FootnoteReference"/>
          </w:rPr>
          <w:footnoteRef/>
        </w:r>
        <w:r>
          <w:t xml:space="preserve"> </w:t>
        </w:r>
        <w:del w:id="1189" w:author="Elizabeth" w:date="2022-04-14T16:30:00Z">
          <w:r w:rsidDel="00142C69">
            <w:delText>Crary</w:delText>
          </w:r>
        </w:del>
      </w:ins>
      <w:del w:id="1190" w:author="Elizabeth" w:date="2022-04-14T16:30:00Z">
        <w:r w:rsidR="00142C69" w:rsidDel="00142C69">
          <w:delText xml:space="preserve"> </w:delText>
        </w:r>
      </w:del>
      <w:r w:rsidR="00142C69">
        <w:fldChar w:fldCharType="begin"/>
      </w:r>
      <w:r w:rsidR="00142C69">
        <w:instrText xml:space="preserve"> ADDIN EN.CITE &lt;EndNote&gt;&lt;Cite&gt;&lt;Author&gt;Crary&lt;/Author&gt;&lt;Year&gt;1988&lt;/Year&gt;&lt;RecNum&gt;102&lt;/RecNum&gt;&lt;DisplayText&gt;Jonathan Crary, &amp;quot;Techniques of the Observer,&amp;quot; &lt;style face="italic"&gt;October&lt;/style&gt; 45 (1988).&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142C69">
        <w:fldChar w:fldCharType="separate"/>
      </w:r>
      <w:r w:rsidR="00142C69">
        <w:rPr>
          <w:noProof/>
        </w:rPr>
        <w:t xml:space="preserve">Jonathan Crary, "Techniques of the Observer," </w:t>
      </w:r>
      <w:r w:rsidR="00142C69" w:rsidRPr="00142C69">
        <w:rPr>
          <w:i/>
          <w:noProof/>
        </w:rPr>
        <w:t>October</w:t>
      </w:r>
      <w:r w:rsidR="00142C69">
        <w:rPr>
          <w:noProof/>
        </w:rPr>
        <w:t xml:space="preserve"> 45 (1988).</w:t>
      </w:r>
      <w:r w:rsidR="00142C69">
        <w:fldChar w:fldCharType="end"/>
      </w:r>
      <w:ins w:id="1191" w:author="Elizabeth Ann Storm" w:date="2021-12-14T16:02:00Z">
        <w:del w:id="1192" w:author="Elizabeth" w:date="2022-04-14T16:31:00Z">
          <w:r w:rsidDel="000E7617">
            <w:delText>,</w:delText>
          </w:r>
        </w:del>
        <w:r>
          <w:t xml:space="preserve"> 9</w:t>
        </w:r>
      </w:ins>
    </w:p>
  </w:footnote>
  <w:footnote w:id="6">
    <w:p w14:paraId="4F64B736" w14:textId="77777777" w:rsidR="00715FAB" w:rsidDel="00142C69" w:rsidRDefault="00715FAB" w:rsidP="00715FAB">
      <w:pPr>
        <w:pStyle w:val="FootnoteText"/>
        <w:rPr>
          <w:ins w:id="1262" w:author="Elizabeth Ann Storm" w:date="2021-12-14T16:10:00Z"/>
          <w:del w:id="1263" w:author="Elizabeth" w:date="2022-04-14T16:24:00Z"/>
        </w:rPr>
      </w:pPr>
      <w:ins w:id="1264" w:author="Elizabeth Ann Storm" w:date="2021-12-14T16:10:00Z">
        <w:del w:id="1265" w:author="Elizabeth" w:date="2022-04-14T16:24:00Z">
          <w:r w:rsidDel="00142C69">
            <w:rPr>
              <w:rStyle w:val="FootnoteReference"/>
            </w:rPr>
            <w:footnoteRef/>
          </w:r>
          <w:r w:rsidDel="00142C69">
            <w:delText xml:space="preserve"> Crary, 22</w:delText>
          </w:r>
        </w:del>
      </w:ins>
    </w:p>
  </w:footnote>
  <w:footnote w:id="7">
    <w:p w14:paraId="7B0FB016" w14:textId="26676B5B" w:rsidR="006700A6" w:rsidRDefault="006700A6">
      <w:pPr>
        <w:pStyle w:val="FootnoteText"/>
      </w:pPr>
      <w:ins w:id="1274" w:author="Elizabeth Ann Storm" w:date="2021-12-14T16:56: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Hal Foster, &lt;style face="italic"&gt;Vision and Visuality&lt;/style&gt; (Seattle: Bay Press,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Hal Foster, </w:t>
      </w:r>
      <w:r w:rsidR="00CB3328" w:rsidRPr="00CB3328">
        <w:rPr>
          <w:i/>
          <w:noProof/>
        </w:rPr>
        <w:t>Vision and Visuality</w:t>
      </w:r>
      <w:r w:rsidR="00CB3328">
        <w:rPr>
          <w:noProof/>
        </w:rPr>
        <w:t xml:space="preserve"> (Seattle: Bay Press, 2009).</w:t>
      </w:r>
      <w:r>
        <w:fldChar w:fldCharType="end"/>
      </w:r>
      <w:ins w:id="1275" w:author="Elizabeth Ann Storm" w:date="2021-12-14T16:58:00Z">
        <w:r>
          <w:t xml:space="preserve"> 58</w:t>
        </w:r>
      </w:ins>
    </w:p>
  </w:footnote>
  <w:footnote w:id="8">
    <w:p w14:paraId="240DC8D2" w14:textId="459F8592" w:rsidR="008A63B7" w:rsidRDefault="008A63B7">
      <w:pPr>
        <w:pStyle w:val="FootnoteText"/>
      </w:pPr>
      <w:ins w:id="1318" w:author="Elizabeth Ann Storm" w:date="2021-12-14T15:46:00Z">
        <w:r>
          <w:rPr>
            <w:rStyle w:val="FootnoteReference"/>
          </w:rPr>
          <w:footnoteRef/>
        </w:r>
        <w:r>
          <w:t xml:space="preserve"> </w:t>
        </w:r>
        <w:del w:id="1319" w:author="Elizabeth" w:date="2022-04-14T16:47:00Z">
          <w:r w:rsidDel="00F10EA2">
            <w:delText>Crary</w:delText>
          </w:r>
        </w:del>
      </w:ins>
      <w:del w:id="1320" w:author="Elizabeth" w:date="2022-04-14T16:47:00Z">
        <w:r w:rsidR="00F10EA2" w:rsidDel="00F10EA2">
          <w:delText xml:space="preserve"> </w:delText>
        </w:r>
      </w:del>
      <w:r w:rsidR="00F10EA2">
        <w:fldChar w:fldCharType="begin"/>
      </w:r>
      <w:r w:rsidR="00F10EA2">
        <w:instrText xml:space="preserve"> ADDIN EN.CITE &lt;EndNote&gt;&lt;Cite&gt;&lt;Author&gt;Crary&lt;/Author&gt;&lt;Year&gt;1988&lt;/Year&gt;&lt;RecNum&gt;102&lt;/RecNum&gt;&lt;DisplayText&gt;Crary, &amp;quot;Techniques of the Observer.&amp;quot;&lt;/DisplayText&gt;&lt;record&gt;&lt;rec-number&gt;102&lt;/rec-number&gt;&lt;foreign-keys&gt;&lt;key app="EN" db-id="52fpfpxt3xswsaervvgvfpf3x0xadf2x90r9" timestamp="1649968239"&gt;102&lt;/key&gt;&lt;/foreign-keys&gt;&lt;ref-type name="Journal Article"&gt;17&lt;/ref-type&gt;&lt;contributors&gt;&lt;authors&gt;&lt;author&gt;Crary, Jonathan&lt;/author&gt;&lt;/authors&gt;&lt;/contributors&gt;&lt;titles&gt;&lt;title&gt;Techniques of the Observer&lt;/title&gt;&lt;secondary-title&gt;October&lt;/secondary-title&gt;&lt;/titles&gt;&lt;periodical&gt;&lt;full-title&gt;October&lt;/full-title&gt;&lt;/periodical&gt;&lt;pages&gt;3-35&lt;/pages&gt;&lt;volume&gt;45&lt;/volume&gt;&lt;dates&gt;&lt;year&gt;1988&lt;/year&gt;&lt;/dates&gt;&lt;publisher&gt;The MIT Press&lt;/publisher&gt;&lt;isbn&gt;01622870, 1536013X&lt;/isbn&gt;&lt;urls&gt;&lt;related-urls&gt;&lt;url&gt;http://www.jstor.org/stable/779041&lt;/url&gt;&lt;/related-urls&gt;&lt;/urls&gt;&lt;custom1&gt;Full publication date: Summer, 1988&lt;/custom1&gt;&lt;electronic-resource-num&gt;10.2307/779041&lt;/electronic-resource-num&gt;&lt;remote-database-name&gt;JSTOR&lt;/remote-database-name&gt;&lt;access-date&gt;2022/04/14/&lt;/access-date&gt;&lt;/record&gt;&lt;/Cite&gt;&lt;/EndNote&gt;</w:instrText>
      </w:r>
      <w:r w:rsidR="00F10EA2">
        <w:fldChar w:fldCharType="separate"/>
      </w:r>
      <w:r w:rsidR="00F10EA2">
        <w:rPr>
          <w:noProof/>
        </w:rPr>
        <w:t>Crary, "Techniques of the Observer."</w:t>
      </w:r>
      <w:r w:rsidR="00F10EA2">
        <w:fldChar w:fldCharType="end"/>
      </w:r>
      <w:ins w:id="1321" w:author="Elizabeth Ann Storm" w:date="2021-12-14T15:46:00Z">
        <w:r>
          <w:t>, 25</w:t>
        </w:r>
      </w:ins>
    </w:p>
  </w:footnote>
  <w:footnote w:id="9">
    <w:p w14:paraId="021D8AB0" w14:textId="3407876F" w:rsidR="00F14C85" w:rsidRDefault="00F14C85">
      <w:pPr>
        <w:pStyle w:val="FootnoteText"/>
      </w:pPr>
      <w:ins w:id="1330" w:author="Elizabeth Ann Storm" w:date="2021-12-14T16:44:00Z">
        <w:r>
          <w:rPr>
            <w:rStyle w:val="FootnoteReference"/>
          </w:rPr>
          <w:footnoteRef/>
        </w:r>
        <w:r>
          <w:t xml:space="preserve"> Jonanthan Crary, “M</w:t>
        </w:r>
      </w:ins>
      <w:ins w:id="1331" w:author="Elizabeth Ann Storm" w:date="2021-12-14T16:45:00Z">
        <w:r>
          <w:t xml:space="preserve">odernizing Vision”, in </w:t>
        </w:r>
      </w:ins>
      <w:r>
        <w:fldChar w:fldCharType="begin"/>
      </w:r>
      <w:r w:rsidR="00CB3328">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Foster, </w:t>
      </w:r>
      <w:r w:rsidR="00CB3328" w:rsidRPr="00CB3328">
        <w:rPr>
          <w:i/>
          <w:noProof/>
        </w:rPr>
        <w:t>Vision and Visuality</w:t>
      </w:r>
      <w:r w:rsidR="00CB3328">
        <w:rPr>
          <w:noProof/>
        </w:rPr>
        <w:t>.</w:t>
      </w:r>
      <w:r>
        <w:fldChar w:fldCharType="end"/>
      </w:r>
    </w:p>
  </w:footnote>
  <w:footnote w:id="10">
    <w:p w14:paraId="5F718CF3" w14:textId="5A040768" w:rsidR="002D0271" w:rsidRDefault="002D0271">
      <w:pPr>
        <w:pStyle w:val="FootnoteText"/>
      </w:pPr>
      <w:ins w:id="1336" w:author="Elizabeth Ann Storm" w:date="2021-12-14T17:04: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ibid.</w:t>
      </w:r>
      <w:r>
        <w:fldChar w:fldCharType="end"/>
      </w:r>
    </w:p>
  </w:footnote>
  <w:footnote w:id="11">
    <w:p w14:paraId="0BA68D5C" w14:textId="47B1B8CB" w:rsidR="00862CE7" w:rsidDel="00AC4473" w:rsidRDefault="00862CE7">
      <w:pPr>
        <w:pStyle w:val="FootnoteText"/>
        <w:rPr>
          <w:del w:id="1362" w:author="Elizabeth Ann Storm" w:date="2021-12-13T15:52:00Z"/>
        </w:rPr>
      </w:pPr>
      <w:del w:id="1363"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412" w:author="Elizabeth Ann Storm" w:date="2021-12-13T19:03:00Z"/>
        </w:rPr>
      </w:pPr>
      <w:del w:id="141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422" w:author="Elizabeth Ann Storm" w:date="2021-12-13T19:03:00Z"/>
        </w:rPr>
      </w:pPr>
      <w:del w:id="1423"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434" w:author="Elizabeth Ann Storm" w:date="2021-12-01T13:04:00Z"/>
        </w:rPr>
      </w:pPr>
      <w:del w:id="1435"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460" w:author="Elizabeth Ann Storm" w:date="2021-12-13T19:03:00Z"/>
          <w:i/>
          <w:noProof/>
        </w:rPr>
      </w:pPr>
      <w:del w:id="1461"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462" w:author="Elizabeth Ann Storm" w:date="2021-12-13T19:03:00Z"/>
          <w:vertAlign w:val="subscript"/>
        </w:rPr>
      </w:pPr>
      <w:del w:id="1463"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479" w:author="Elizabeth Ann Storm" w:date="2021-12-13T19:03:00Z"/>
        </w:rPr>
      </w:pPr>
      <w:del w:id="148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498" w:author="Elizabeth Ann Storm" w:date="2021-12-13T19:03:00Z"/>
        </w:rPr>
      </w:pPr>
      <w:del w:id="1499"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581" w:author="Elizabeth Ann Storm" w:date="2021-12-13T19:07:00Z"/>
        </w:rPr>
      </w:pPr>
      <w:del w:id="1582"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592" w:author="Elizabeth Ann Storm" w:date="2021-12-13T19:07:00Z"/>
        </w:rPr>
      </w:pPr>
      <w:del w:id="1593"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610"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613"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616" w:author="Elizabeth" w:date="2022-04-11T14:16:00Z">
        <w:r>
          <w:rPr>
            <w:rStyle w:val="FootnoteReference"/>
          </w:rPr>
          <w:footnoteRef/>
        </w:r>
        <w:r>
          <w:t xml:space="preserve"> Drip </w:t>
        </w:r>
      </w:ins>
      <w:ins w:id="1617" w:author="Elizabeth" w:date="2022-04-11T14:17:00Z">
        <w:r>
          <w:t>painting reference (museum collection)</w:t>
        </w:r>
      </w:ins>
    </w:p>
  </w:footnote>
  <w:footnote w:id="23">
    <w:p w14:paraId="14F21D18" w14:textId="71366625" w:rsidR="00CB3328" w:rsidRPr="00CB3328" w:rsidRDefault="0094226F" w:rsidP="0094226F">
      <w:pPr>
        <w:pStyle w:val="FootnoteText"/>
        <w:rPr>
          <w:i/>
          <w:noProof/>
        </w:rPr>
      </w:pPr>
      <w:ins w:id="1734" w:author="Elizabeth Ann Storm" w:date="2021-12-13T19:42:00Z">
        <w:r>
          <w:rPr>
            <w:rStyle w:val="FootnoteReference"/>
          </w:rPr>
          <w:footnoteRef/>
        </w:r>
        <w:r>
          <w:t xml:space="preserve"> </w:t>
        </w:r>
        <w:r>
          <w:fldChar w:fldCharType="begin"/>
        </w:r>
      </w:ins>
      <w:r w:rsidR="00CB3328">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735" w:author="Elizabeth Ann Storm" w:date="2021-12-13T19:42:00Z">
        <w:r>
          <w:fldChar w:fldCharType="separate"/>
        </w:r>
      </w:ins>
      <w:r w:rsidR="00CB3328">
        <w:rPr>
          <w:noProof/>
        </w:rPr>
        <w:t xml:space="preserve">Marshall McLuhan, </w:t>
      </w:r>
      <w:r w:rsidR="00CB3328" w:rsidRPr="00CB3328">
        <w:rPr>
          <w:i/>
          <w:noProof/>
        </w:rPr>
        <w:t>The Medium Is the Massage / Marshall Mcluhan, Quentin Fiore</w:t>
      </w:r>
    </w:p>
    <w:p w14:paraId="588C26B0" w14:textId="2752EA8D" w:rsidR="0094226F" w:rsidRPr="00EF709F" w:rsidRDefault="00CB3328" w:rsidP="0094226F">
      <w:pPr>
        <w:pStyle w:val="FootnoteText"/>
        <w:rPr>
          <w:ins w:id="1736" w:author="Elizabeth Ann Storm" w:date="2021-12-13T19:42:00Z"/>
          <w:vertAlign w:val="subscript"/>
        </w:rPr>
      </w:pPr>
      <w:r w:rsidRPr="00CB3328">
        <w:rPr>
          <w:i/>
          <w:noProof/>
        </w:rPr>
        <w:t>Co-Ordinated by Jerome Agel</w:t>
      </w:r>
      <w:r>
        <w:rPr>
          <w:noProof/>
        </w:rPr>
        <w:t>, ed. Quentin Fiore and Jerome Agel (New York: Bantam, 1967).</w:t>
      </w:r>
      <w:ins w:id="1737" w:author="Elizabeth Ann Storm" w:date="2021-12-13T19:42:00Z">
        <w:r w:rsidR="0094226F">
          <w:fldChar w:fldCharType="end"/>
        </w:r>
        <w:r w:rsidR="0094226F">
          <w:rPr>
            <w:vertAlign w:val="subscript"/>
          </w:rPr>
          <w:t>+</w:t>
        </w:r>
      </w:ins>
    </w:p>
  </w:footnote>
  <w:footnote w:id="24">
    <w:p w14:paraId="4C44F837" w14:textId="08D24C9E" w:rsidR="00DF28CB" w:rsidDel="00E74BFC" w:rsidRDefault="00DF28CB">
      <w:pPr>
        <w:pStyle w:val="FootnoteText"/>
        <w:rPr>
          <w:del w:id="1791" w:author="Elizabeth Ann Storm" w:date="2021-12-10T20:02:00Z"/>
        </w:rPr>
      </w:pPr>
      <w:del w:id="1792"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804" w:author="Elizabeth Ann Storm" w:date="2021-12-10T20:02:00Z"/>
        </w:rPr>
      </w:pPr>
      <w:del w:id="1805"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4643E048" w:rsidR="00E556D4" w:rsidRDefault="00E556D4" w:rsidP="00E556D4">
      <w:pPr>
        <w:pStyle w:val="FootnoteText"/>
        <w:rPr>
          <w:ins w:id="1965" w:author="Elizabeth Ann Storm" w:date="2021-12-13T19:31:00Z"/>
        </w:rPr>
      </w:pPr>
      <w:ins w:id="1966" w:author="Elizabeth Ann Storm" w:date="2021-12-13T19:31:00Z">
        <w:r>
          <w:rPr>
            <w:rStyle w:val="FootnoteReference"/>
          </w:rPr>
          <w:footnoteRef/>
        </w:r>
        <w:r>
          <w:t xml:space="preserve"> </w:t>
        </w:r>
        <w:r>
          <w:fldChar w:fldCharType="begin"/>
        </w:r>
      </w:ins>
      <w:r w:rsidR="00CB3328">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967" w:author="Elizabeth Ann Storm" w:date="2021-12-13T19:31:00Z">
        <w:r>
          <w:fldChar w:fldCharType="separate"/>
        </w:r>
      </w:ins>
      <w:r w:rsidR="00CB3328">
        <w:rPr>
          <w:noProof/>
        </w:rPr>
        <w:t xml:space="preserve">Aldous Huxley, </w:t>
      </w:r>
      <w:r w:rsidR="00CB3328" w:rsidRPr="00CB3328">
        <w:rPr>
          <w:i/>
          <w:noProof/>
        </w:rPr>
        <w:t>The Doors of Perception and Heaven and Hell</w:t>
      </w:r>
      <w:r w:rsidR="00CB3328">
        <w:rPr>
          <w:noProof/>
        </w:rPr>
        <w:t xml:space="preserve"> (New York: Harper Perennial Classics, 1960).</w:t>
      </w:r>
      <w:ins w:id="1968" w:author="Elizabeth Ann Storm" w:date="2021-12-13T19:31:00Z">
        <w:r>
          <w:fldChar w:fldCharType="end"/>
        </w:r>
      </w:ins>
    </w:p>
  </w:footnote>
  <w:footnote w:id="27">
    <w:p w14:paraId="36B2B7D0" w14:textId="74396102" w:rsidR="00E556D4" w:rsidRDefault="00E556D4" w:rsidP="00E556D4">
      <w:pPr>
        <w:pStyle w:val="FootnoteText"/>
        <w:rPr>
          <w:ins w:id="2014" w:author="Elizabeth Ann Storm" w:date="2021-12-13T19:31:00Z"/>
        </w:rPr>
      </w:pPr>
      <w:ins w:id="2015" w:author="Elizabeth Ann Storm" w:date="2021-12-13T19:31:00Z">
        <w:r>
          <w:rPr>
            <w:rStyle w:val="FootnoteReference"/>
          </w:rPr>
          <w:footnoteRef/>
        </w:r>
        <w:r>
          <w:t xml:space="preserve"> </w:t>
        </w:r>
        <w:r>
          <w:fldChar w:fldCharType="begin"/>
        </w:r>
      </w:ins>
      <w:r w:rsidR="00CB3328">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2016" w:author="Elizabeth Ann Storm" w:date="2021-12-13T19:31:00Z">
        <w:r>
          <w:fldChar w:fldCharType="separate"/>
        </w:r>
      </w:ins>
      <w:r w:rsidR="00CB3328">
        <w:rPr>
          <w:noProof/>
        </w:rPr>
        <w:t xml:space="preserve">William Blake, </w:t>
      </w:r>
      <w:r w:rsidR="00CB3328" w:rsidRPr="00CB3328">
        <w:rPr>
          <w:i/>
          <w:noProof/>
        </w:rPr>
        <w:t>The Marriage of Heaven and Hell / by William Blake, with an Introduction and Commentary by Sir Geoffrey Keynes</w:t>
      </w:r>
      <w:r w:rsidR="00CB3328">
        <w:rPr>
          <w:noProof/>
        </w:rPr>
        <w:t>, ed. Geoffrey Keynes (New York: Oxford University Press, 1994).</w:t>
      </w:r>
      <w:ins w:id="2017" w:author="Elizabeth Ann Storm" w:date="2021-12-13T19:31:00Z">
        <w:r>
          <w:fldChar w:fldCharType="end"/>
        </w:r>
      </w:ins>
    </w:p>
  </w:footnote>
  <w:footnote w:id="28">
    <w:p w14:paraId="61A49673" w14:textId="1C775775" w:rsidR="0098316A" w:rsidRDefault="0098316A" w:rsidP="0098316A">
      <w:pPr>
        <w:pStyle w:val="FootnoteText"/>
        <w:rPr>
          <w:ins w:id="2036" w:author="Elizabeth Ann Storm" w:date="2021-12-13T19:24:00Z"/>
        </w:rPr>
      </w:pPr>
      <w:ins w:id="2037" w:author="Elizabeth Ann Storm" w:date="2021-12-13T19:24:00Z">
        <w:r>
          <w:rPr>
            <w:rStyle w:val="FootnoteReference"/>
          </w:rPr>
          <w:footnoteRef/>
        </w:r>
        <w:r>
          <w:t xml:space="preserve"> </w:t>
        </w:r>
        <w:r>
          <w:fldChar w:fldCharType="begin"/>
        </w:r>
      </w:ins>
      <w:r w:rsidR="00CB3328">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2038" w:author="Elizabeth Ann Storm" w:date="2021-12-13T19:24:00Z">
        <w:r>
          <w:fldChar w:fldCharType="separate"/>
        </w:r>
      </w:ins>
      <w:r w:rsidR="00CB3328">
        <w:rPr>
          <w:noProof/>
        </w:rPr>
        <w:t>Terence McKenna, 1989.</w:t>
      </w:r>
      <w:ins w:id="2039"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2042" w:author="Elizabeth Ann Storm" w:date="2021-12-13T19:24:00Z"/>
        </w:rPr>
      </w:pPr>
      <w:ins w:id="2043" w:author="Elizabeth Ann Storm" w:date="2021-12-13T19:24:00Z">
        <w:r>
          <w:rPr>
            <w:rStyle w:val="FootnoteReference"/>
          </w:rPr>
          <w:footnoteRef/>
        </w:r>
        <w:r>
          <w:t xml:space="preserve"> Ibid.</w:t>
        </w:r>
      </w:ins>
    </w:p>
  </w:footnote>
  <w:footnote w:id="30">
    <w:p w14:paraId="0CA50054" w14:textId="0FDE51DB" w:rsidR="005D6118" w:rsidDel="0026413F" w:rsidRDefault="005D6118">
      <w:pPr>
        <w:pStyle w:val="FootnoteText"/>
        <w:rPr>
          <w:del w:id="2055" w:author="Elizabeth" w:date="2022-04-14T15:39:00Z"/>
        </w:rPr>
      </w:pPr>
      <w:del w:id="2056"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1">
    <w:p w14:paraId="50914F31" w14:textId="757F48D3" w:rsidR="005338DC" w:rsidRDefault="005338DC" w:rsidP="005338DC">
      <w:pPr>
        <w:pStyle w:val="FootnoteText"/>
        <w:rPr>
          <w:ins w:id="2097" w:author="Elizabeth Ann Storm" w:date="2021-12-13T19:48:00Z"/>
        </w:rPr>
      </w:pPr>
      <w:ins w:id="2098" w:author="Elizabeth Ann Storm" w:date="2021-12-13T19:48:00Z">
        <w:r>
          <w:rPr>
            <w:rStyle w:val="FootnoteReference"/>
          </w:rPr>
          <w:footnoteRef/>
        </w:r>
        <w:r>
          <w:t xml:space="preserve"> </w:t>
        </w:r>
        <w:r>
          <w:fldChar w:fldCharType="begin"/>
        </w:r>
      </w:ins>
      <w:r w:rsidR="00CB3328">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099" w:author="Elizabeth Ann Storm" w:date="2021-12-13T19:48:00Z">
        <w:r>
          <w:fldChar w:fldCharType="separate"/>
        </w:r>
      </w:ins>
      <w:r w:rsidR="00CB3328">
        <w:rPr>
          <w:noProof/>
        </w:rPr>
        <w:t xml:space="preserve">Caroline A. Jones and Bill Arning, </w:t>
      </w:r>
      <w:r w:rsidR="00CB3328" w:rsidRPr="00CB3328">
        <w:rPr>
          <w:i/>
          <w:noProof/>
        </w:rPr>
        <w:t>Sensorium : Embodied Experience, Technology, and Contemporary Art / Edited by Caroline A. Jones</w:t>
      </w:r>
      <w:r w:rsidR="00CB3328">
        <w:rPr>
          <w:noProof/>
        </w:rPr>
        <w:t>, 1st MIT Press ed. ed. (Cambridge: MIT Press, 2006).</w:t>
      </w:r>
      <w:ins w:id="2100" w:author="Elizabeth Ann Storm" w:date="2021-12-13T19:48:00Z">
        <w:r>
          <w:fldChar w:fldCharType="end"/>
        </w:r>
      </w:ins>
    </w:p>
  </w:footnote>
  <w:footnote w:id="32">
    <w:p w14:paraId="7197DE1E" w14:textId="77777777" w:rsidR="005338DC" w:rsidRDefault="005338DC" w:rsidP="005338DC">
      <w:pPr>
        <w:pStyle w:val="FootnoteText"/>
        <w:rPr>
          <w:ins w:id="2113" w:author="Elizabeth Ann Storm" w:date="2021-12-13T19:48:00Z"/>
        </w:rPr>
      </w:pPr>
      <w:ins w:id="2114"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2124" w:author="Elizabeth Ann Storm" w:date="2021-12-13T19:48:00Z"/>
        </w:rPr>
      </w:pPr>
      <w:ins w:id="2125"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2133" w:author="Elizabeth Ann Storm" w:date="2021-12-13T20:06:00Z"/>
        </w:rPr>
      </w:pPr>
      <w:ins w:id="2134"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2142" w:author="Elizabeth Ann Storm" w:date="2021-12-13T20:06:00Z"/>
        </w:rPr>
      </w:pPr>
      <w:ins w:id="2143" w:author="Elizabeth Ann Storm" w:date="2021-12-13T20:06:00Z">
        <w:r>
          <w:rPr>
            <w:rStyle w:val="FootnoteReference"/>
          </w:rPr>
          <w:footnoteRef/>
        </w:r>
        <w:r>
          <w:t xml:space="preserve"> Ibid, (find page number).</w:t>
        </w:r>
      </w:ins>
    </w:p>
  </w:footnote>
  <w:footnote w:id="36">
    <w:p w14:paraId="33A608E2" w14:textId="197C5D75" w:rsidR="00E02914" w:rsidRDefault="00E02914" w:rsidP="00E02914">
      <w:pPr>
        <w:pStyle w:val="FootnoteText"/>
        <w:rPr>
          <w:ins w:id="2162" w:author="Elizabeth Ann Storm" w:date="2021-12-13T20:47:00Z"/>
        </w:rPr>
      </w:pPr>
      <w:ins w:id="2163" w:author="Elizabeth Ann Storm" w:date="2021-12-13T20:47:00Z">
        <w:r>
          <w:rPr>
            <w:rStyle w:val="FootnoteReference"/>
          </w:rPr>
          <w:footnoteRef/>
        </w:r>
        <w:r>
          <w:t xml:space="preserve"> </w:t>
        </w:r>
        <w:r>
          <w:fldChar w:fldCharType="begin"/>
        </w:r>
      </w:ins>
      <w:r w:rsidR="00CB3328">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164" w:author="Elizabeth Ann Storm" w:date="2021-12-13T20:47:00Z">
        <w:r>
          <w:fldChar w:fldCharType="separate"/>
        </w:r>
      </w:ins>
      <w:r w:rsidR="00CB3328">
        <w:rPr>
          <w:noProof/>
        </w:rPr>
        <w:t xml:space="preserve">Edward A. Shanken, </w:t>
      </w:r>
      <w:r w:rsidR="00CB3328" w:rsidRPr="00CB3328">
        <w:rPr>
          <w:i/>
          <w:noProof/>
        </w:rPr>
        <w:t>Systems / Edited by Edward A. Shanken</w:t>
      </w:r>
      <w:r w:rsidR="00CB3328">
        <w:rPr>
          <w:noProof/>
        </w:rPr>
        <w:t xml:space="preserve"> (Cambridge: MIT Press, 2015).</w:t>
      </w:r>
      <w:ins w:id="2165" w:author="Elizabeth Ann Storm" w:date="2021-12-13T20:47:00Z">
        <w:r>
          <w:fldChar w:fldCharType="end"/>
        </w:r>
      </w:ins>
    </w:p>
  </w:footnote>
  <w:footnote w:id="37">
    <w:p w14:paraId="03AF98D4" w14:textId="34BC1B0D" w:rsidR="00E02914" w:rsidRDefault="00E02914" w:rsidP="00E02914">
      <w:pPr>
        <w:pStyle w:val="FootnoteText"/>
        <w:rPr>
          <w:ins w:id="2170" w:author="Elizabeth Ann Storm" w:date="2021-12-13T20:47:00Z"/>
        </w:rPr>
      </w:pPr>
      <w:ins w:id="2171" w:author="Elizabeth Ann Storm" w:date="2021-12-13T20:47:00Z">
        <w:r>
          <w:rPr>
            <w:rStyle w:val="FootnoteReference"/>
          </w:rPr>
          <w:footnoteRef/>
        </w:r>
        <w:r>
          <w:t xml:space="preserve"> </w:t>
        </w:r>
        <w:r>
          <w:fldChar w:fldCharType="begin"/>
        </w:r>
      </w:ins>
      <w:r w:rsidR="00CB3328">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172" w:author="Elizabeth Ann Storm" w:date="2021-12-13T20:47:00Z">
        <w:r>
          <w:fldChar w:fldCharType="separate"/>
        </w:r>
      </w:ins>
      <w:r w:rsidR="00CB3328">
        <w:rPr>
          <w:noProof/>
        </w:rPr>
        <w:t xml:space="preserve">Martin Kemp, </w:t>
      </w:r>
      <w:r w:rsidR="00CB3328" w:rsidRPr="00CB3328">
        <w:rPr>
          <w:i/>
          <w:noProof/>
        </w:rPr>
        <w:t>Structural Intuitions : Seeing Shapes in Art and Science</w:t>
      </w:r>
      <w:r w:rsidR="00CB3328">
        <w:rPr>
          <w:noProof/>
        </w:rPr>
        <w:t xml:space="preserve"> (Charlotesville: University of Virginia Press, 2016).</w:t>
      </w:r>
      <w:ins w:id="2173" w:author="Elizabeth Ann Storm" w:date="2021-12-13T20:47:00Z">
        <w:r>
          <w:fldChar w:fldCharType="end"/>
        </w:r>
      </w:ins>
    </w:p>
  </w:footnote>
  <w:footnote w:id="38">
    <w:p w14:paraId="0EFE020A" w14:textId="1010DF92" w:rsidR="00BA3F7B" w:rsidDel="009555C2" w:rsidRDefault="00BA3F7B">
      <w:pPr>
        <w:pStyle w:val="FootnoteText"/>
        <w:rPr>
          <w:del w:id="2297" w:author="Elizabeth Ann Storm" w:date="2021-12-01T14:06:00Z"/>
        </w:rPr>
      </w:pPr>
      <w:del w:id="2298"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474" w:author="Elizabeth Ann Storm" w:date="2021-12-10T20:07:00Z"/>
        </w:rPr>
      </w:pPr>
      <w:del w:id="2475"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486" w:author="Elizabeth Ann Storm" w:date="2021-12-01T14:24:00Z"/>
        </w:rPr>
      </w:pPr>
      <w:del w:id="2487"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488" w:author="Elizabeth Ann Storm" w:date="2021-12-01T14:24:00Z"/>
        </w:rPr>
      </w:pPr>
      <w:del w:id="2489"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494" w:author="Elizabeth Ann Storm" w:date="2021-12-01T14:24:00Z"/>
        </w:rPr>
      </w:pPr>
      <w:del w:id="2495"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506" w:author="Elizabeth Ann Storm" w:date="2021-12-10T20:07:00Z"/>
        </w:rPr>
      </w:pPr>
      <w:del w:id="2507"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526" w:author="Elizabeth Ann Storm" w:date="2021-12-13T20:38:00Z"/>
        </w:rPr>
      </w:pPr>
      <w:ins w:id="2527"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45">
    <w:p w14:paraId="3657BD22" w14:textId="378E1F91" w:rsidR="00CB3328" w:rsidRDefault="00CB3328">
      <w:pPr>
        <w:pStyle w:val="FootnoteText"/>
      </w:pPr>
      <w:ins w:id="2566" w:author="Elizabeth" w:date="2022-04-13T17:22:00Z">
        <w:r>
          <w:rPr>
            <w:rStyle w:val="FootnoteReference"/>
          </w:rPr>
          <w:footnoteRef/>
        </w:r>
        <w:r>
          <w:t xml:space="preserve"> </w:t>
        </w:r>
      </w:ins>
      <w:r>
        <w:fldChar w:fldCharType="begin"/>
      </w:r>
      <w:r>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Kemp, </w:t>
      </w:r>
      <w:r w:rsidRPr="00CB3328">
        <w:rPr>
          <w:i/>
          <w:noProof/>
        </w:rPr>
        <w:t>Structural Intuitions : Seeing Shapes in Art and Science</w:t>
      </w:r>
      <w:r>
        <w:rPr>
          <w:noProof/>
        </w:rPr>
        <w:t>.</w:t>
      </w:r>
      <w:r>
        <w:fldChar w:fldCharType="end"/>
      </w:r>
      <w:del w:id="2567"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mwqAUAq2fTDi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fpfpxt3xswsaervvgvfpf3x0xadf2x90r9&quot;&gt;Lizzy Storm EndNote Library&lt;record-ids&gt;&lt;item&gt;102&lt;/item&gt;&lt;/record-ids&gt;&lt;/item&gt;&lt;/Libraries&gt;"/>
  </w:docVars>
  <w:rsids>
    <w:rsidRoot w:val="00EB7EAC"/>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BB7"/>
    <w:rsid w:val="00084288"/>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31F1"/>
    <w:rsid w:val="000E52EE"/>
    <w:rsid w:val="000E6229"/>
    <w:rsid w:val="000E7617"/>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A9A"/>
    <w:rsid w:val="00113F0B"/>
    <w:rsid w:val="00113F86"/>
    <w:rsid w:val="00117650"/>
    <w:rsid w:val="00117CA8"/>
    <w:rsid w:val="00125E99"/>
    <w:rsid w:val="001264DE"/>
    <w:rsid w:val="00126F5D"/>
    <w:rsid w:val="0013237E"/>
    <w:rsid w:val="00137D79"/>
    <w:rsid w:val="0014033E"/>
    <w:rsid w:val="00141B1D"/>
    <w:rsid w:val="00142C69"/>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94AA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6322"/>
    <w:rsid w:val="00277F37"/>
    <w:rsid w:val="00280A3B"/>
    <w:rsid w:val="00281EF3"/>
    <w:rsid w:val="002847AD"/>
    <w:rsid w:val="00290922"/>
    <w:rsid w:val="00291C5E"/>
    <w:rsid w:val="00296881"/>
    <w:rsid w:val="002974B6"/>
    <w:rsid w:val="002A1BB0"/>
    <w:rsid w:val="002A2949"/>
    <w:rsid w:val="002A592E"/>
    <w:rsid w:val="002B679F"/>
    <w:rsid w:val="002C12C2"/>
    <w:rsid w:val="002C173C"/>
    <w:rsid w:val="002C2610"/>
    <w:rsid w:val="002D0271"/>
    <w:rsid w:val="002D4EB0"/>
    <w:rsid w:val="002D598A"/>
    <w:rsid w:val="002D643D"/>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66C"/>
    <w:rsid w:val="00315862"/>
    <w:rsid w:val="00315AD1"/>
    <w:rsid w:val="00317120"/>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5AD5"/>
    <w:rsid w:val="003E0108"/>
    <w:rsid w:val="003E0FE9"/>
    <w:rsid w:val="003E2E4F"/>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5AF5"/>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3C1"/>
    <w:rsid w:val="004D4CD6"/>
    <w:rsid w:val="004D6A78"/>
    <w:rsid w:val="004E431D"/>
    <w:rsid w:val="004E4AE9"/>
    <w:rsid w:val="004E50BB"/>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383"/>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05F"/>
    <w:rsid w:val="006101A6"/>
    <w:rsid w:val="00610301"/>
    <w:rsid w:val="00611336"/>
    <w:rsid w:val="006145E1"/>
    <w:rsid w:val="006158DE"/>
    <w:rsid w:val="006212F3"/>
    <w:rsid w:val="00624642"/>
    <w:rsid w:val="00626422"/>
    <w:rsid w:val="0062709D"/>
    <w:rsid w:val="006312BE"/>
    <w:rsid w:val="00632086"/>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0563"/>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0828"/>
    <w:rsid w:val="006E1DEB"/>
    <w:rsid w:val="006E240D"/>
    <w:rsid w:val="006F21D5"/>
    <w:rsid w:val="006F2C47"/>
    <w:rsid w:val="006F3BDA"/>
    <w:rsid w:val="006F3BEC"/>
    <w:rsid w:val="006F505C"/>
    <w:rsid w:val="007003D5"/>
    <w:rsid w:val="0070285F"/>
    <w:rsid w:val="007047FF"/>
    <w:rsid w:val="00706210"/>
    <w:rsid w:val="007067DA"/>
    <w:rsid w:val="00707C00"/>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6CA5"/>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3113"/>
    <w:rsid w:val="00866878"/>
    <w:rsid w:val="00866B36"/>
    <w:rsid w:val="00867276"/>
    <w:rsid w:val="00870700"/>
    <w:rsid w:val="0087253A"/>
    <w:rsid w:val="00873D73"/>
    <w:rsid w:val="00875517"/>
    <w:rsid w:val="00877B80"/>
    <w:rsid w:val="00883C17"/>
    <w:rsid w:val="00883FC8"/>
    <w:rsid w:val="00886BCD"/>
    <w:rsid w:val="00887AC2"/>
    <w:rsid w:val="00890E22"/>
    <w:rsid w:val="0089117F"/>
    <w:rsid w:val="00891284"/>
    <w:rsid w:val="0089198D"/>
    <w:rsid w:val="00893548"/>
    <w:rsid w:val="00894880"/>
    <w:rsid w:val="008953F6"/>
    <w:rsid w:val="008957C8"/>
    <w:rsid w:val="008A03A5"/>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97ED9"/>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396B"/>
    <w:rsid w:val="009E60BB"/>
    <w:rsid w:val="009E66D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65F91"/>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37D09"/>
    <w:rsid w:val="00B45227"/>
    <w:rsid w:val="00B45404"/>
    <w:rsid w:val="00B45F87"/>
    <w:rsid w:val="00B46D63"/>
    <w:rsid w:val="00B47D02"/>
    <w:rsid w:val="00B507E5"/>
    <w:rsid w:val="00B51E94"/>
    <w:rsid w:val="00B54AC8"/>
    <w:rsid w:val="00B565A0"/>
    <w:rsid w:val="00B6043C"/>
    <w:rsid w:val="00B60F90"/>
    <w:rsid w:val="00B6424B"/>
    <w:rsid w:val="00B655E9"/>
    <w:rsid w:val="00B65778"/>
    <w:rsid w:val="00B662E8"/>
    <w:rsid w:val="00B6758E"/>
    <w:rsid w:val="00B67944"/>
    <w:rsid w:val="00B721F9"/>
    <w:rsid w:val="00B8009F"/>
    <w:rsid w:val="00B8222D"/>
    <w:rsid w:val="00B82B80"/>
    <w:rsid w:val="00B833BB"/>
    <w:rsid w:val="00B84117"/>
    <w:rsid w:val="00B90CD7"/>
    <w:rsid w:val="00B91B90"/>
    <w:rsid w:val="00B922E6"/>
    <w:rsid w:val="00B93D92"/>
    <w:rsid w:val="00B94168"/>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5E8E"/>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17DA"/>
    <w:rsid w:val="00C44FEB"/>
    <w:rsid w:val="00C45C1B"/>
    <w:rsid w:val="00C4631B"/>
    <w:rsid w:val="00C4649E"/>
    <w:rsid w:val="00C51718"/>
    <w:rsid w:val="00C52057"/>
    <w:rsid w:val="00C53846"/>
    <w:rsid w:val="00C53A13"/>
    <w:rsid w:val="00C550AB"/>
    <w:rsid w:val="00C61565"/>
    <w:rsid w:val="00C615AD"/>
    <w:rsid w:val="00C631DD"/>
    <w:rsid w:val="00C639F4"/>
    <w:rsid w:val="00C67705"/>
    <w:rsid w:val="00C7032E"/>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22CD"/>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5BBD"/>
    <w:rsid w:val="00D16EF4"/>
    <w:rsid w:val="00D204F3"/>
    <w:rsid w:val="00D2413A"/>
    <w:rsid w:val="00D24A43"/>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3A20"/>
    <w:rsid w:val="00DC4563"/>
    <w:rsid w:val="00DC4CF5"/>
    <w:rsid w:val="00DC4DEF"/>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896"/>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0EA2"/>
    <w:rsid w:val="00F13C8B"/>
    <w:rsid w:val="00F14C85"/>
    <w:rsid w:val="00F166EB"/>
    <w:rsid w:val="00F2100F"/>
    <w:rsid w:val="00F21A44"/>
    <w:rsid w:val="00F21CF2"/>
    <w:rsid w:val="00F225EF"/>
    <w:rsid w:val="00F22E9A"/>
    <w:rsid w:val="00F23178"/>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4ECB"/>
    <w:rsid w:val="00F85837"/>
    <w:rsid w:val="00F867D0"/>
    <w:rsid w:val="00F87895"/>
    <w:rsid w:val="00F905E4"/>
    <w:rsid w:val="00F9357B"/>
    <w:rsid w:val="00F9604E"/>
    <w:rsid w:val="00F97159"/>
    <w:rsid w:val="00F971DC"/>
    <w:rsid w:val="00F97ED3"/>
    <w:rsid w:val="00FA08AD"/>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7F2"/>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73FCF83A-4E98-470F-8FA1-8C518B632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48</Pages>
  <Words>13247</Words>
  <Characters>75511</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8581</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7</cp:revision>
  <cp:lastPrinted>2009-08-21T18:26:00Z</cp:lastPrinted>
  <dcterms:created xsi:type="dcterms:W3CDTF">2022-04-14T20:23:00Z</dcterms:created>
  <dcterms:modified xsi:type="dcterms:W3CDTF">2022-04-14T21:13: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